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5D22579F"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611502">
        <w:t>A common assumption in modeling chromatographic retention time data for heterogeneous analytes is that the retention behavior of individual analytes is independent</w:t>
      </w:r>
      <w:r w:rsidR="0017280D">
        <w:t xml:space="preserve"> (controlling for the effect of </w:t>
      </w:r>
      <w:r w:rsidR="000872B8">
        <w:t xml:space="preserve">various </w:t>
      </w:r>
      <w:r w:rsidR="0017280D">
        <w:t>descriptors)</w:t>
      </w:r>
      <w:r w:rsidR="00611502">
        <w:t xml:space="preserve">. However, in practice, analytes often share structural </w:t>
      </w:r>
      <w:r w:rsidR="000872B8">
        <w:t>similarities</w:t>
      </w:r>
      <w:r w:rsidR="00611502">
        <w:t xml:space="preserve"> that introduce dependencies, which can be leveraged to improve predictive accuracy. In this work, I propose a multilevel modeling approach that incorporates the </w:t>
      </w:r>
      <w:proofErr w:type="spellStart"/>
      <w:r w:rsidR="00611502">
        <w:t>Tanimoto</w:t>
      </w:r>
      <w:proofErr w:type="spellEnd"/>
      <w:r w:rsidR="00611502">
        <w:t xml:space="preserve"> similarity matrix to account for these relationships, demonstrating how this integration enhances the precision of retention time predictions. The proposed model is evaluated using a publicly available dataset comprising isocratic reversed-phase high-performance liquid chromatography (RP-HPLC) retention time measurements for 1,026 analytes. Many of these analytes exhibit high structural similarity, making them well-suited for investigating the benefits of incorporating </w:t>
      </w:r>
      <w:r w:rsidR="00F80DA9">
        <w:t>similarity</w:t>
      </w:r>
      <w:r w:rsidR="00611502">
        <w:t xml:space="preserve"> into models. A central component of the proposed model is the use of a matrix normal distribution, parameterized by a mean matrix and two covariance matrices: one capturing </w:t>
      </w:r>
      <w:r w:rsidR="002C499D">
        <w:t>covariance</w:t>
      </w:r>
      <w:r w:rsidR="00611502">
        <w:t xml:space="preserve"> across analytes and the other </w:t>
      </w:r>
      <w:r w:rsidR="002C499D">
        <w:t xml:space="preserve">covariance </w:t>
      </w:r>
      <w:r w:rsidR="00611502">
        <w:t xml:space="preserve">across chromatographic parameters. The mean matrix includes molecular predictors such as log P values and the number of functional groups. The row covariance matrix is structured according to the </w:t>
      </w:r>
      <w:proofErr w:type="spellStart"/>
      <w:r w:rsidR="00611502">
        <w:t>Tanimoto</w:t>
      </w:r>
      <w:proofErr w:type="spellEnd"/>
      <w:r w:rsidR="00611502">
        <w:t xml:space="preserve"> similarity matrix, enabling structural similarities among analytes to inform retention predictions. The column covariance matrix captures dependencies among model parameters. This study demonstrates that structural similarity can be seamlessly integrated into the retention time model, offering improved predictive performance, particularly when experimental data from structurally related analytes are available.</w:t>
      </w:r>
    </w:p>
    <w:p w14:paraId="2B1B9A31" w14:textId="66CB737F" w:rsidR="007A70CD" w:rsidRDefault="00241270" w:rsidP="00E86063">
      <w:pPr>
        <w:pStyle w:val="TAMainText"/>
      </w:pPr>
      <w:r w:rsidRPr="00241270">
        <w:t>It is intuitively clear that knowing the retention time of imipramine</w:t>
      </w:r>
      <w:r>
        <w:t xml:space="preserve">, </w:t>
      </w:r>
      <w:r w:rsidRPr="00241270">
        <w:t>a tricyclic antidepressant</w:t>
      </w:r>
      <w:r>
        <w:t xml:space="preserve">, </w:t>
      </w:r>
      <w:r w:rsidRPr="00241270">
        <w:t xml:space="preserve">can help predict the retention time of desipramine, another structurally similar tricyclic compound. In contrast, imipramine's retention time offers </w:t>
      </w:r>
      <w:r w:rsidR="000812CB">
        <w:t>less</w:t>
      </w:r>
      <w:r w:rsidRPr="00241270">
        <w:t xml:space="preserve"> predictive value for </w:t>
      </w:r>
      <w:proofErr w:type="spellStart"/>
      <w:r w:rsidRPr="00241270">
        <w:t>ribitol</w:t>
      </w:r>
      <w:proofErr w:type="spellEnd"/>
      <w:r w:rsidRPr="00241270">
        <w:t>, a sugar alcohol with no structural resemblance. One strategy to improve prediction accuracy</w:t>
      </w:r>
      <w:r w:rsidR="007A70CD">
        <w:t xml:space="preserve"> in this settings</w:t>
      </w:r>
      <w:r w:rsidRPr="00241270">
        <w:t xml:space="preserve"> is </w:t>
      </w:r>
      <w:r w:rsidR="007A70CD">
        <w:t xml:space="preserve">to use </w:t>
      </w:r>
      <w:r w:rsidRPr="00241270">
        <w:t>the localized QSRR approach</w:t>
      </w:r>
      <w:r>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000812CB" w:rsidRPr="000812CB">
        <w:rPr>
          <w:szCs w:val="24"/>
          <w:vertAlign w:val="superscript"/>
        </w:rPr>
        <w:t>1,2</w:t>
      </w:r>
      <w:r>
        <w:fldChar w:fldCharType="end"/>
      </w:r>
      <w:r>
        <w:t>,</w:t>
      </w:r>
      <w:r w:rsidRPr="00241270">
        <w:t xml:space="preserve"> which focuses only on structurally similar compounds while excluding dissimilar ones like </w:t>
      </w:r>
      <w:proofErr w:type="spellStart"/>
      <w:r w:rsidRPr="00241270">
        <w:t>ribitol</w:t>
      </w:r>
      <w:proofErr w:type="spellEnd"/>
      <w:r w:rsidRPr="00241270">
        <w:t xml:space="preserve">. However, this method sacrifices generalizability by underutilizing the full dataset, as even dissimilar compounds can inform model parameters. </w:t>
      </w:r>
      <w:r w:rsidR="007A70CD">
        <w:t>It is clearly seen f</w:t>
      </w:r>
      <w:r w:rsidRPr="00241270">
        <w:t xml:space="preserve">rom </w:t>
      </w:r>
      <w:r w:rsidR="000812CB">
        <w:t>the</w:t>
      </w:r>
      <w:r w:rsidRPr="00241270">
        <w:t xml:space="preserve"> multilevel modeling perspective</w:t>
      </w:r>
      <w:r w:rsidR="000812CB">
        <w:fldChar w:fldCharType="begin"/>
      </w:r>
      <w:r w:rsidR="000812CB">
        <w:instrText xml:space="preserve"> ADDIN ZOTERO_ITEM CSL_CITATION {"citationID":"h5R9pTPM","properties":{"formattedCitation":"\\super 3\\uc0\\u8211{}9\\nosupersub{}","plainCitation":"3</w:instrText>
      </w:r>
      <w:r w:rsidR="000812CB">
        <w:rPr>
          <w:rFonts w:hint="eastAsia"/>
        </w:rPr>
        <w:instrText>–</w:instrText>
      </w:r>
      <w:r w:rsidR="000812CB">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sidR="000812CB">
        <w:rPr>
          <w:rFonts w:hint="eastAsia"/>
        </w:rPr>
        <w:instrText>ł</w:instrText>
      </w:r>
      <w:r w:rsidR="000812CB">
        <w:instrText>"},{"family":"Kubik","given":"</w:instrText>
      </w:r>
      <w:r w:rsidR="000812CB">
        <w:rPr>
          <w:rFonts w:hint="eastAsia"/>
        </w:rPr>
        <w:instrText>Ł</w:instrText>
      </w:r>
      <w:r w:rsidR="000812CB">
        <w:instrText xml:space="preserve">ukasz"},{"family":"Kaliszan","given":"Roman"}],"issued":{"date-parts":[["2015",7,21]]}}}],"schema":"https://github.com/citation-style-language/schema/raw/master/csl-citation.json"} </w:instrText>
      </w:r>
      <w:r w:rsidR="000812CB">
        <w:fldChar w:fldCharType="separate"/>
      </w:r>
      <w:r w:rsidR="000812CB" w:rsidRPr="000812CB">
        <w:rPr>
          <w:szCs w:val="24"/>
          <w:vertAlign w:val="superscript"/>
        </w:rPr>
        <w:t>3–9</w:t>
      </w:r>
      <w:r w:rsidR="000812CB">
        <w:fldChar w:fldCharType="end"/>
      </w:r>
      <w:r w:rsidRPr="00241270">
        <w:t xml:space="preserve">, </w:t>
      </w:r>
      <w:r w:rsidR="007A70CD">
        <w:t xml:space="preserve">where </w:t>
      </w:r>
      <w:r w:rsidR="000812CB">
        <w:t>each</w:t>
      </w:r>
      <w:r w:rsidRPr="00241270">
        <w:t xml:space="preserve"> </w:t>
      </w:r>
      <w:r w:rsidR="007A70CD">
        <w:t>analyte</w:t>
      </w:r>
      <w:r w:rsidRPr="00241270">
        <w:t xml:space="preserve"> </w:t>
      </w:r>
      <w:r w:rsidR="000812CB">
        <w:t>retention is predicted</w:t>
      </w:r>
      <w:r w:rsidR="007A70CD">
        <w:t xml:space="preserve"> </w:t>
      </w:r>
      <w:r w:rsidR="000812CB">
        <w:t>based</w:t>
      </w:r>
      <w:r w:rsidR="007A70CD">
        <w:t xml:space="preserve"> on </w:t>
      </w:r>
      <w:r w:rsidRPr="00241270">
        <w:t xml:space="preserve">population-level </w:t>
      </w:r>
      <w:r w:rsidR="007A70CD">
        <w:t>parameters</w:t>
      </w:r>
      <w:r w:rsidRPr="00241270">
        <w:t xml:space="preserve"> (shared across all analytes) </w:t>
      </w:r>
      <w:r w:rsidR="000812CB">
        <w:t>and</w:t>
      </w:r>
      <w:r w:rsidRPr="00241270">
        <w:t xml:space="preserve"> individual-level </w:t>
      </w:r>
      <w:r w:rsidR="007A70CD">
        <w:t>observation</w:t>
      </w:r>
      <w:r w:rsidRPr="00241270">
        <w:t xml:space="preserve">. </w:t>
      </w:r>
      <w:r w:rsidR="000812CB">
        <w:t>So i</w:t>
      </w:r>
      <w:r w:rsidRPr="00241270">
        <w:t xml:space="preserve">deally, a retention time prediction model should incorporate all available analytes, weighting each according to structural similarity. This hierarchical framework </w:t>
      </w:r>
      <w:r w:rsidR="00A53DA0">
        <w:t xml:space="preserve">would </w:t>
      </w:r>
      <w:r w:rsidRPr="00241270">
        <w:t xml:space="preserve">enable effective information sharing across compounds and improve predictive accuracy by balancing </w:t>
      </w:r>
      <w:r w:rsidR="00A53DA0">
        <w:t xml:space="preserve">individual-level </w:t>
      </w:r>
      <w:r w:rsidRPr="00241270">
        <w:t xml:space="preserve">with </w:t>
      </w:r>
      <w:r w:rsidR="00A53DA0">
        <w:t>population-level information</w:t>
      </w:r>
      <w:r>
        <w:t>.</w:t>
      </w:r>
      <w:r w:rsidR="000812CB">
        <w:t xml:space="preserve"> The multiple output gaussian process model using matrix normal distribution is a convenient way of extending the </w:t>
      </w:r>
      <w:r w:rsidR="00A53DA0">
        <w:t>standard</w:t>
      </w:r>
      <w:r w:rsidR="000812CB">
        <w:t xml:space="preserve"> multilevel models to handle analyte similarity. </w:t>
      </w:r>
    </w:p>
    <w:p w14:paraId="2D6C4326" w14:textId="6F1D4CF4" w:rsidR="001254DF" w:rsidRPr="00CC6387" w:rsidRDefault="004679FA" w:rsidP="00E86063">
      <w:pPr>
        <w:pStyle w:val="TAMainText"/>
      </w:pPr>
      <w:r w:rsidRPr="004679FA">
        <w:t>This study builds on previous efforts to model publicly available dataset</w:t>
      </w:r>
      <w:r>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fldChar w:fldCharType="separate"/>
      </w:r>
      <w:r w:rsidR="000812CB" w:rsidRPr="000812CB">
        <w:rPr>
          <w:szCs w:val="24"/>
          <w:vertAlign w:val="superscript"/>
        </w:rPr>
        <w:t>3,4</w:t>
      </w:r>
      <w:r>
        <w:fldChar w:fldCharType="end"/>
      </w:r>
      <w:r w:rsidRPr="004679FA">
        <w:t xml:space="preserve">, with a specific focus on assessing the benefit of incorporating </w:t>
      </w:r>
      <w:proofErr w:type="spellStart"/>
      <w:r w:rsidRPr="004679FA">
        <w:t>Tanimoto</w:t>
      </w:r>
      <w:proofErr w:type="spellEnd"/>
      <w:r w:rsidRPr="004679FA">
        <w:t xml:space="preserve"> structural similarity</w:t>
      </w:r>
      <w:r w:rsidR="00141F4E">
        <w:t xml:space="preserve"> as a predictor</w:t>
      </w:r>
      <w:r w:rsidR="00501FCC">
        <w:t xml:space="preserve"> </w:t>
      </w:r>
      <w:r w:rsidR="000872B8">
        <w:t>of a covariance between analyte pairs</w:t>
      </w:r>
      <w:r>
        <w:t xml:space="preserve">. </w:t>
      </w:r>
      <w:r w:rsidR="00EE20B5">
        <w:t xml:space="preserve">The data was </w:t>
      </w:r>
      <w:proofErr w:type="spellStart"/>
      <w:r w:rsidR="00EE20B5">
        <w:t>analysed</w:t>
      </w:r>
      <w:proofErr w:type="spellEnd"/>
      <w:r w:rsidR="00EE20B5">
        <w:t xml:space="preserve"> using multilevel </w:t>
      </w:r>
      <w:r w:rsidR="000872B8">
        <w:t xml:space="preserve">approach with </w:t>
      </w:r>
      <w:r w:rsidR="00BC22CE" w:rsidRPr="00DB6435">
        <w:t>a matrix normal distribution, parameterized by a mean matrix and two covariance matrices</w:t>
      </w:r>
      <w:r w:rsidR="00501FCC">
        <w:t xml:space="preserve">: </w:t>
      </w:r>
      <w:proofErr w:type="spellStart"/>
      <w:r w:rsidR="00501FCC" w:rsidRPr="00501FCC">
        <w:rPr>
          <w:i/>
          <w:iCs/>
        </w:rPr>
        <w:t>i</w:t>
      </w:r>
      <w:proofErr w:type="spellEnd"/>
      <w:r w:rsidR="00501FCC" w:rsidRPr="00501FCC">
        <w:rPr>
          <w:i/>
          <w:iCs/>
        </w:rPr>
        <w:t xml:space="preserve">) </w:t>
      </w:r>
      <w:r w:rsidR="00BC22CE" w:rsidRPr="00DB6435">
        <w:t xml:space="preserve">one capturing </w:t>
      </w:r>
      <w:r w:rsidR="000872B8">
        <w:t>co</w:t>
      </w:r>
      <w:r w:rsidR="00BC22CE" w:rsidRPr="00DB6435">
        <w:t>variation across analytes and</w:t>
      </w:r>
      <w:r w:rsidR="00501FCC">
        <w:t xml:space="preserve"> </w:t>
      </w:r>
      <w:r w:rsidR="00501FCC" w:rsidRPr="00501FCC">
        <w:rPr>
          <w:i/>
          <w:iCs/>
        </w:rPr>
        <w:t>ii)</w:t>
      </w:r>
      <w:r w:rsidR="00BC22CE" w:rsidRPr="00DB6435">
        <w:t xml:space="preserve"> the other across chromatographic </w:t>
      </w:r>
      <w:r w:rsidR="001254DF">
        <w:t>parameters</w:t>
      </w:r>
      <w:r w:rsidR="00BC22CE" w:rsidRPr="00DB6435">
        <w:t xml:space="preserve">. The mean matrix incorporates </w:t>
      </w:r>
      <w:r w:rsidR="00BC22CE">
        <w:t>predictors</w:t>
      </w:r>
      <w:r w:rsidR="00BC22CE" w:rsidRPr="00DB6435">
        <w:t xml:space="preserve"> such as </w:t>
      </w:r>
      <w:r w:rsidR="00BC22CE" w:rsidRPr="00141F4E">
        <w:rPr>
          <w:i/>
          <w:iCs/>
        </w:rPr>
        <w:t>log</w:t>
      </w:r>
      <w:r w:rsidR="0036171A">
        <w:rPr>
          <w:rFonts w:hint="eastAsia"/>
          <w:i/>
          <w:iCs/>
        </w:rPr>
        <w:t> </w:t>
      </w:r>
      <w:r w:rsidR="00BC22CE" w:rsidRPr="00141F4E">
        <w:rPr>
          <w:i/>
          <w:iCs/>
        </w:rPr>
        <w:t>P</w:t>
      </w:r>
      <w:r w:rsidR="00BC22CE" w:rsidRPr="00DB6435">
        <w:t xml:space="preserve"> values and </w:t>
      </w:r>
      <w:r w:rsidR="00BC22CE">
        <w:t xml:space="preserve">number of </w:t>
      </w:r>
      <w:r w:rsidR="00BC22CE" w:rsidRPr="00DB6435">
        <w:t>functional group</w:t>
      </w:r>
      <w:r w:rsidR="00BC22CE">
        <w:t>s</w:t>
      </w:r>
      <w:r w:rsidR="00BC22CE" w:rsidRPr="00DB6435">
        <w:t xml:space="preserve">. </w:t>
      </w:r>
      <w:r w:rsidR="001254DF">
        <w:t xml:space="preserve">The column covariance </w:t>
      </w:r>
      <w:r w:rsidR="001254DF">
        <w:t>model</w:t>
      </w:r>
      <w:r w:rsidR="000872B8">
        <w:t>ed</w:t>
      </w:r>
      <w:r w:rsidR="001254DF">
        <w:t xml:space="preserve"> the dependency between </w:t>
      </w:r>
      <w:r w:rsidR="001254DF" w:rsidRPr="00260E14">
        <w:rPr>
          <w:i/>
          <w:iCs/>
        </w:rPr>
        <w:t>log</w:t>
      </w:r>
      <w:r w:rsidR="0036171A">
        <w:rPr>
          <w:rFonts w:hint="eastAsia"/>
          <w:i/>
          <w:iCs/>
        </w:rPr>
        <w:t> </w:t>
      </w:r>
      <w:r w:rsidR="001254DF" w:rsidRPr="00260E14">
        <w:rPr>
          <w:i/>
          <w:iCs/>
        </w:rPr>
        <w:t>k</w:t>
      </w:r>
      <w:r w:rsidR="001254DF" w:rsidRPr="00141F4E">
        <w:rPr>
          <w:i/>
          <w:iCs/>
          <w:vertAlign w:val="subscript"/>
        </w:rPr>
        <w:t>w</w:t>
      </w:r>
      <w:r w:rsidR="001254DF">
        <w:t xml:space="preserve"> and </w:t>
      </w:r>
      <w:r w:rsidR="001254DF" w:rsidRPr="00260E14">
        <w:rPr>
          <w:i/>
          <w:iCs/>
        </w:rPr>
        <w:t>S</w:t>
      </w:r>
      <w:r w:rsidR="00260E14" w:rsidRPr="00141F4E">
        <w:rPr>
          <w:i/>
          <w:iCs/>
          <w:vertAlign w:val="subscript"/>
        </w:rPr>
        <w:t>1</w:t>
      </w:r>
      <w:r w:rsidR="001254DF">
        <w:t xml:space="preserve"> </w:t>
      </w:r>
      <w:r w:rsidR="00260E14">
        <w:t xml:space="preserve">of the Neue equation </w:t>
      </w:r>
      <w:r w:rsidR="001254DF">
        <w:t>and the</w:t>
      </w:r>
      <w:r w:rsidR="00BC22CE" w:rsidRPr="00DB6435">
        <w:t xml:space="preserve"> row covariance matrix </w:t>
      </w:r>
      <w:r w:rsidR="00260E14">
        <w:t>was</w:t>
      </w:r>
      <w:r w:rsidR="00BC22CE" w:rsidRPr="00DB6435">
        <w:t xml:space="preserve"> </w:t>
      </w:r>
      <w:r w:rsidR="00260E14">
        <w:t>correlated</w:t>
      </w:r>
      <w:r w:rsidR="00BC22CE" w:rsidRPr="00DB6435">
        <w:t xml:space="preserve"> with the </w:t>
      </w:r>
      <w:proofErr w:type="spellStart"/>
      <w:r w:rsidR="00BC22CE" w:rsidRPr="00DB6435">
        <w:t>Tanimoto</w:t>
      </w:r>
      <w:proofErr w:type="spellEnd"/>
      <w:r w:rsidR="00BC22CE" w:rsidRPr="00DB6435">
        <w:t xml:space="preserve"> similarity matrix, allowing structural similarities between analytes to inform the model and enhance predictive performance</w:t>
      </w:r>
      <w:r w:rsidR="00BC22CE">
        <w:t>.</w:t>
      </w:r>
      <w:r w:rsidR="007A70CD">
        <w:t xml:space="preserve"> </w:t>
      </w:r>
      <w:r w:rsidR="00A53DA0" w:rsidRPr="00A53DA0">
        <w:t>The benefit of this methodology is evaluated by quantifying how much uncertainty is explained by the similarity matrix and how this, in turn,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4BADD577"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0812CB">
        <w:instrText xml:space="preserve"> ADDIN ZOTERO_ITEM CSL_CITATION {"citationID":"AhIbGCzh","properties":{"formattedCitation":"\\super 10\\nosupersub{}","plainCitation":"10","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0812CB" w:rsidRPr="000812CB">
        <w:rPr>
          <w:szCs w:val="24"/>
          <w:vertAlign w:val="superscript"/>
        </w:rPr>
        <w:t>10</w:t>
      </w:r>
      <w:r w:rsidR="008A7774">
        <w:fldChar w:fldCharType="end"/>
      </w:r>
      <w:r w:rsidR="008A7774" w:rsidRPr="008A7774">
        <w:t xml:space="preserve"> that comprises the measurements of RP-HPLC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0812CB">
        <w:instrText xml:space="preserve"> ADDIN ZOTERO_ITEM CSL_CITATION {"citationID":"EI6ucpPj","properties":{"formattedCitation":"\\super 11,12\\nosupersub{}","plainCitation":"11,12","noteIndex":0},"citationItems":[{"id":626,"uris":["http://zotero.org/users/local/cIlVeWgC/items/H2XWAUS5"],"itemData":{"id":626,"type":"article-journal","container-title":"Journal of Chromatography A","DOI":"https://doi.org/10.1016/j.chroma.2011.07.105","ISSN":"0021-9673","issue":"38","page":"6732-6741","title":"A study on retention </w:instrText>
      </w:r>
      <w:r w:rsidR="000812CB">
        <w:rPr>
          <w:rFonts w:hint="eastAsia"/>
        </w:rPr>
        <w:instrText>“</w:instrText>
      </w:r>
      <w:r w:rsidR="000812CB">
        <w:instrText>projection</w:instrText>
      </w:r>
      <w:r w:rsidR="000812CB">
        <w:rPr>
          <w:rFonts w:hint="eastAsia"/>
        </w:rPr>
        <w:instrText>”</w:instrText>
      </w:r>
      <w:r w:rsidR="000812CB">
        <w:instrText xml:space="preserve"> as a supplementary means for compound identification by liquid chromatography</w:instrText>
      </w:r>
      <w:r w:rsidR="000812CB">
        <w:rPr>
          <w:rFonts w:hint="eastAsia"/>
        </w:rPr>
        <w:instrText>–</w:instrText>
      </w:r>
      <w:r w:rsidR="000812CB">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0812CB" w:rsidRPr="000812CB">
        <w:rPr>
          <w:szCs w:val="24"/>
          <w:vertAlign w:val="superscript"/>
        </w:rPr>
        <w:t>11,12</w:t>
      </w:r>
      <w:r w:rsidR="008A7774">
        <w:fldChar w:fldCharType="end"/>
      </w:r>
    </w:p>
    <w:p w14:paraId="6457123E" w14:textId="3D30C181" w:rsidR="00681A67" w:rsidRPr="00CC6387" w:rsidRDefault="008A7774" w:rsidP="00E86063">
      <w:pPr>
        <w:pStyle w:val="TAMainText"/>
        <w:rPr>
          <w:color w:val="FF0000"/>
        </w:rPr>
      </w:pPr>
      <w:r w:rsidRPr="008A7774">
        <w:t xml:space="preserve">The 2D structures of analytes, </w:t>
      </w:r>
      <w:proofErr w:type="spellStart"/>
      <w:r w:rsidRPr="008A7774">
        <w:t>Tanimoto</w:t>
      </w:r>
      <w:proofErr w:type="spellEnd"/>
      <w:r w:rsidRPr="008A7774">
        <w:t xml:space="preserve"> similarity matrix, log P and the number of functional groups </w:t>
      </w:r>
      <w:r w:rsidR="004772E2">
        <w:t>(</w:t>
      </w:r>
      <w:r w:rsidR="004772E2" w:rsidRPr="004772E2">
        <w:rPr>
          <w:i/>
          <w:iCs/>
        </w:rPr>
        <w:t>X</w:t>
      </w:r>
      <w:r w:rsidR="004772E2">
        <w:t xml:space="preserve">) </w:t>
      </w:r>
      <w:r w:rsidRPr="008A7774">
        <w:t xml:space="preserve">were calculated using </w:t>
      </w:r>
      <w:proofErr w:type="spellStart"/>
      <w:r w:rsidRPr="008A7774">
        <w:t>RDkit</w:t>
      </w:r>
      <w:proofErr w:type="spellEnd"/>
      <w:r w:rsidRPr="008A7774">
        <w:t xml:space="preserve"> toolkit</w:t>
      </w:r>
      <w:r>
        <w:fldChar w:fldCharType="begin"/>
      </w:r>
      <w:r w:rsidR="000812CB">
        <w:instrText xml:space="preserve"> ADDIN ZOTERO_ITEM CSL_CITATION {"citationID":"BG6JqUHe","properties":{"formattedCitation":"\\super 13\\nosupersub{}","plainCitation":"13","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0812CB">
        <w:rPr>
          <w:rFonts w:hint="eastAsia"/>
        </w:rPr>
        <w:instrText>ó</w:instrText>
      </w:r>
      <w:r w:rsidR="000812CB">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0812CB" w:rsidRPr="000812CB">
        <w:rPr>
          <w:szCs w:val="24"/>
          <w:vertAlign w:val="superscript"/>
        </w:rPr>
        <w:t>13</w:t>
      </w:r>
      <w:r>
        <w:fldChar w:fldCharType="end"/>
      </w:r>
      <w:r w:rsidRPr="008A7774">
        <w:t xml:space="preserve">: </w:t>
      </w:r>
      <w:r w:rsidR="00681A67" w:rsidRPr="008A7774">
        <w:t xml:space="preserve">based on the structures of </w:t>
      </w:r>
      <w:r w:rsidR="004878A6" w:rsidRPr="008A7774">
        <w:t xml:space="preserve">the </w:t>
      </w:r>
      <w:r w:rsidR="00681A67" w:rsidRPr="008A7774">
        <w:t xml:space="preserve">analytes generated from SMILES strings. </w:t>
      </w:r>
      <w:r w:rsidR="004772E2">
        <w:t xml:space="preserve">The </w:t>
      </w:r>
      <w:r w:rsidR="004772E2" w:rsidRPr="004772E2">
        <w:rPr>
          <w:i/>
          <w:iCs/>
        </w:rPr>
        <w:t>X</w:t>
      </w:r>
      <w:r w:rsidR="004772E2">
        <w:t xml:space="preserve"> was further divided into non-</w:t>
      </w:r>
      <w:r w:rsidR="004772E2" w:rsidRPr="00F80DA9">
        <w:t>dissociated (</w:t>
      </w:r>
      <w:r w:rsidR="004772E2" w:rsidRPr="00F80DA9">
        <w:rPr>
          <w:i/>
          <w:iCs/>
        </w:rPr>
        <w:t>X1</w:t>
      </w:r>
      <w:r w:rsidR="004772E2" w:rsidRPr="00F80DA9">
        <w:t>) and dissociated (</w:t>
      </w:r>
      <w:r w:rsidR="004772E2" w:rsidRPr="00F80DA9">
        <w:rPr>
          <w:i/>
          <w:iCs/>
        </w:rPr>
        <w:t>X2</w:t>
      </w:r>
      <w:r w:rsidR="004772E2" w:rsidRPr="00F80DA9">
        <w:t>) functional groups</w:t>
      </w:r>
      <w:r w:rsidR="004772E2">
        <w:t xml:space="preserve"> at the experimental </w:t>
      </w:r>
      <w:proofErr w:type="spellStart"/>
      <w:r w:rsidR="004772E2">
        <w:t>pH.</w:t>
      </w:r>
      <w:proofErr w:type="spellEnd"/>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62922262" w:rsidR="0056090D" w:rsidRPr="00F80DA9" w:rsidRDefault="0056090D" w:rsidP="00E86063">
      <w:pPr>
        <w:pStyle w:val="Nagwek2"/>
        <w:rPr>
          <w:b w:val="0"/>
          <w:bCs w:val="0"/>
        </w:rPr>
      </w:pPr>
      <w:r w:rsidRPr="00E86063">
        <w:rPr>
          <w:b w:val="0"/>
          <w:bCs w:val="0"/>
        </w:rPr>
        <w:lastRenderedPageBreak/>
        <w:t>The l</w:t>
      </w:r>
      <w:r w:rsidRPr="00F80DA9">
        <w:rPr>
          <w:b w:val="0"/>
          <w:bCs w:val="0"/>
        </w:rPr>
        <w:t>ogarithm of retention factor (</w:t>
      </w:r>
      <w:r w:rsidR="00F929FB" w:rsidRPr="00F80DA9">
        <w:rPr>
          <w:b w:val="0"/>
          <w:bCs w:val="0"/>
          <w:i/>
          <w:iCs/>
        </w:rPr>
        <w:t>log</w:t>
      </w:r>
      <w:r w:rsidR="0036171A" w:rsidRPr="00F80DA9">
        <w:rPr>
          <w:rFonts w:hint="eastAsia"/>
          <w:b w:val="0"/>
          <w:bCs w:val="0"/>
          <w:i/>
          <w:iCs/>
        </w:rPr>
        <w:t> </w:t>
      </w:r>
      <w:proofErr w:type="spellStart"/>
      <w:r w:rsidR="00F929FB" w:rsidRPr="00F80DA9">
        <w:rPr>
          <w:b w:val="0"/>
          <w:bCs w:val="0"/>
          <w:i/>
          <w:iCs/>
        </w:rPr>
        <w:t>k</w:t>
      </w:r>
      <w:r w:rsidR="00F929FB" w:rsidRPr="00F80DA9">
        <w:rPr>
          <w:b w:val="0"/>
          <w:bCs w:val="0"/>
          <w:i/>
          <w:iCs/>
          <w:vertAlign w:val="subscript"/>
        </w:rPr>
        <w:t>i,j</w:t>
      </w:r>
      <w:proofErr w:type="spellEnd"/>
      <w:r w:rsidRPr="00F80DA9">
        <w:rPr>
          <w:b w:val="0"/>
          <w:bCs w:val="0"/>
        </w:rPr>
        <w:t>) was modeled using the Neue model</w:t>
      </w:r>
      <w:r w:rsidR="003268F4" w:rsidRPr="00F80DA9">
        <w:rPr>
          <w:b w:val="0"/>
          <w:bCs w:val="0"/>
        </w:rPr>
        <w:t>:</w:t>
      </w:r>
      <w:r w:rsidR="008A7774" w:rsidRPr="00F80DA9">
        <w:rPr>
          <w:b w:val="0"/>
          <w:bCs w:val="0"/>
        </w:rPr>
        <w:fldChar w:fldCharType="begin"/>
      </w:r>
      <w:r w:rsidR="000812CB">
        <w:rPr>
          <w:b w:val="0"/>
          <w:bCs w:val="0"/>
        </w:rPr>
        <w:instrText xml:space="preserve"> ADDIN ZOTERO_ITEM CSL_CITATION {"citationID":"8OSZ7ynD","properties":{"formattedCitation":"\\super 14\\nosupersub{}","plainCitation":"14","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F80DA9">
        <w:rPr>
          <w:b w:val="0"/>
          <w:bCs w:val="0"/>
        </w:rPr>
        <w:fldChar w:fldCharType="separate"/>
      </w:r>
      <w:r w:rsidR="000812CB" w:rsidRPr="000812CB">
        <w:rPr>
          <w:szCs w:val="24"/>
          <w:vertAlign w:val="superscript"/>
        </w:rPr>
        <w:t>14</w:t>
      </w:r>
      <w:r w:rsidR="008A7774" w:rsidRPr="00F80DA9">
        <w:rPr>
          <w:b w:val="0"/>
          <w:bCs w:val="0"/>
        </w:rPr>
        <w:fldChar w:fldCharType="end"/>
      </w:r>
    </w:p>
    <w:p w14:paraId="60850A69" w14:textId="2782CC15" w:rsidR="0056090D" w:rsidRPr="00F80DA9" w:rsidRDefault="00F80DA9" w:rsidP="00E86063">
      <w:pPr>
        <w:pStyle w:val="Nagwek2"/>
        <w:rPr>
          <w:b w:val="0"/>
          <w:bCs w:val="0"/>
        </w:rPr>
      </w:pPr>
      <m:oMathPara>
        <m:oMath>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k</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logk</m:t>
              </m:r>
            </m:e>
            <m:sub>
              <m:r>
                <m:rPr>
                  <m:sty m:val="bi"/>
                </m:rPr>
                <w:rPr>
                  <w:rFonts w:ascii="Cambria Math" w:hAnsi="Cambria Math"/>
                </w:rPr>
                <m:t>w</m:t>
              </m:r>
              <m:r>
                <m:rPr>
                  <m:sty m:val="b"/>
                </m:rPr>
                <w:rPr>
                  <w:rFonts w:ascii="Cambria Math" w:hAnsi="Cambria Math"/>
                </w:rPr>
                <m:t>,</m:t>
              </m:r>
              <m:r>
                <m:rPr>
                  <m:sty m:val="bi"/>
                </m:rPr>
                <w:rPr>
                  <w:rFonts w:ascii="Cambria Math" w:hAnsi="Cambria Math"/>
                </w:rPr>
                <m:t>i</m:t>
              </m:r>
            </m:sub>
          </m:sSub>
          <m:r>
            <m:rPr>
              <m:sty m:val="b"/>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b"/>
                    </m:rPr>
                    <w:rPr>
                      <w:rFonts w:ascii="Cambria Math" w:hAnsi="Cambria Math"/>
                    </w:rPr>
                    <m:t>1+</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2,i</m:t>
                      </m:r>
                    </m:sub>
                  </m:sSub>
                </m:e>
              </m:d>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1,</m:t>
                  </m:r>
                  <m:r>
                    <m:rPr>
                      <m:sty m:val="bi"/>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φ</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num>
            <m:den>
              <m:d>
                <m:dPr>
                  <m:ctrlPr>
                    <w:rPr>
                      <w:rFonts w:ascii="Cambria Math" w:hAnsi="Cambria Math"/>
                      <w:b w:val="0"/>
                      <w:bCs w:val="0"/>
                    </w:rPr>
                  </m:ctrlPr>
                </m:dPr>
                <m:e>
                  <m:r>
                    <m:rPr>
                      <m:sty m:val="b"/>
                    </m:rPr>
                    <w:rPr>
                      <w:rFonts w:ascii="Cambria Math" w:hAnsi="Cambria Math"/>
                    </w:rPr>
                    <m:t>1+</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2,i</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φ</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e>
              </m:d>
            </m:den>
          </m:f>
        </m:oMath>
      </m:oMathPara>
    </w:p>
    <w:p w14:paraId="6AED435F" w14:textId="5732A1B1" w:rsidR="0056090D" w:rsidRPr="00F80DA9" w:rsidRDefault="0056090D" w:rsidP="00E86063">
      <w:pPr>
        <w:pStyle w:val="Nagwek2"/>
        <w:rPr>
          <w:b w:val="0"/>
          <w:bCs w:val="0"/>
        </w:rPr>
      </w:pPr>
      <w:r w:rsidRPr="00F80DA9">
        <w:rPr>
          <w:b w:val="0"/>
          <w:bCs w:val="0"/>
        </w:rPr>
        <w:t xml:space="preserve">where </w:t>
      </w:r>
      <w:r w:rsidRPr="00F80DA9">
        <w:rPr>
          <w:b w:val="0"/>
          <w:bCs w:val="0"/>
          <w:i/>
          <w:iCs/>
        </w:rPr>
        <w:t>j</w:t>
      </w:r>
      <w:r w:rsidRPr="00F80DA9">
        <w:rPr>
          <w:b w:val="0"/>
          <w:bCs w:val="0"/>
        </w:rPr>
        <w:t xml:space="preserve"> denotes observation, </w:t>
      </w:r>
      <w:proofErr w:type="spellStart"/>
      <w:r w:rsidRPr="00F80DA9">
        <w:rPr>
          <w:b w:val="0"/>
          <w:bCs w:val="0"/>
          <w:i/>
          <w:iCs/>
        </w:rPr>
        <w:t>i</w:t>
      </w:r>
      <w:proofErr w:type="spellEnd"/>
      <w:r w:rsidRPr="00F80DA9">
        <w:rPr>
          <w:b w:val="0"/>
          <w:bCs w:val="0"/>
        </w:rPr>
        <w:t xml:space="preserve"> denotes analyte,</w:t>
      </w:r>
      <w:r w:rsidR="00F929FB" w:rsidRPr="00F80DA9">
        <w:rPr>
          <w:b w:val="0"/>
          <w:bCs w:val="0"/>
        </w:rPr>
        <w:t xml:space="preserve"> </w:t>
      </w:r>
      <m:oMath>
        <m:sSub>
          <m:sSubPr>
            <m:ctrlPr>
              <w:rPr>
                <w:rFonts w:ascii="Cambria Math" w:hAnsi="Cambria Math"/>
                <w:b w:val="0"/>
                <w:bCs w:val="0"/>
                <w:i/>
              </w:rPr>
            </m:ctrlPr>
          </m:sSubPr>
          <m:e>
            <m:r>
              <m:rPr>
                <m:sty m:val="bi"/>
              </m:rPr>
              <w:rPr>
                <w:rFonts w:ascii="Cambria Math" w:hAnsi="Cambria Math"/>
              </w:rPr>
              <m:t>logk</m:t>
            </m:r>
          </m:e>
          <m:sub>
            <m:r>
              <m:rPr>
                <m:sty m:val="bi"/>
              </m:rPr>
              <w:rPr>
                <w:rFonts w:ascii="Cambria Math" w:hAnsi="Cambria Math"/>
              </w:rPr>
              <m:t>w,i</m:t>
            </m:r>
          </m:sub>
        </m:sSub>
        <m:r>
          <m:rPr>
            <m:sty m:val="bi"/>
          </m:rPr>
          <w:rPr>
            <w:rFonts w:ascii="Cambria Math" w:hAnsi="Cambria Math"/>
          </w:rPr>
          <m:t xml:space="preserve"> </m:t>
        </m:r>
      </m:oMath>
      <w:r w:rsidRPr="00F80DA9">
        <w:rPr>
          <w:b w:val="0"/>
          <w:bCs w:val="0"/>
        </w:rPr>
        <w:t xml:space="preserve">represents the logarithm of retention factors extrapolated to 0% of organic modifier content, </w:t>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1,i</m:t>
            </m:r>
          </m:sub>
        </m:sSub>
      </m:oMath>
      <w:r w:rsidRPr="00F80DA9">
        <w:rPr>
          <w:b w:val="0"/>
          <w:bCs w:val="0"/>
        </w:rPr>
        <w:t xml:space="preserve"> and </w:t>
      </w:r>
      <m:oMath>
        <m:sSub>
          <m:sSubPr>
            <m:ctrlPr>
              <w:rPr>
                <w:rFonts w:ascii="Cambria Math" w:hAnsi="Cambria Math"/>
                <w:b w:val="0"/>
                <w:bCs w:val="0"/>
                <w:i/>
              </w:rPr>
            </m:ctrlPr>
          </m:sSubPr>
          <m:e>
            <m:r>
              <m:rPr>
                <m:sty m:val="bi"/>
              </m:rPr>
              <w:rPr>
                <w:rFonts w:ascii="Cambria Math" w:hAnsi="Cambria Math"/>
              </w:rPr>
              <m:t>S</m:t>
            </m:r>
          </m:e>
          <m:sub>
            <m:r>
              <m:rPr>
                <m:sty m:val="b"/>
              </m:rPr>
              <w:rPr>
                <w:rFonts w:ascii="Cambria Math" w:hAnsi="Cambria Math"/>
              </w:rPr>
              <m:t>2,i</m:t>
            </m:r>
          </m:sub>
        </m:sSub>
        <m:r>
          <m:rPr>
            <m:sty m:val="bi"/>
          </m:rPr>
          <w:rPr>
            <w:rFonts w:ascii="Cambria Math" w:hAnsi="Cambria Math"/>
          </w:rPr>
          <m:t xml:space="preserve"> </m:t>
        </m:r>
      </m:oMath>
      <w:r w:rsidRPr="00F80DA9">
        <w:rPr>
          <w:b w:val="0"/>
          <w:bCs w:val="0"/>
        </w:rPr>
        <w:t xml:space="preserve">are the slopes in the Neue equation. In this parametrization of the Neue equation, </w:t>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1,i</m:t>
            </m:r>
          </m:sub>
        </m:sSub>
        <m:r>
          <m:rPr>
            <m:sty m:val="bi"/>
          </m:rPr>
          <w:rPr>
            <w:rFonts w:ascii="Cambria Math" w:hAnsi="Cambria Math"/>
          </w:rPr>
          <m:t xml:space="preserve"> </m:t>
        </m:r>
      </m:oMath>
      <w:r w:rsidRPr="00F80DA9">
        <w:rPr>
          <w:b w:val="0"/>
          <w:bCs w:val="0"/>
        </w:rPr>
        <w:t>reflects the difference between logarithms of retention factors corresponding to water (0% organic modifier) and 100% organic modifier content as eluents.</w:t>
      </w:r>
      <w:r w:rsidR="004772E2" w:rsidRPr="004772E2">
        <w:rPr>
          <w:b w:val="0"/>
          <w:bCs w:val="0"/>
        </w:rPr>
        <w:t xml:space="preserve"> </w:t>
      </w:r>
      <w:r w:rsidR="004772E2">
        <w:rPr>
          <w:b w:val="0"/>
          <w:bCs w:val="0"/>
        </w:rPr>
        <w:t>For simplicity the</w:t>
      </w:r>
      <w:r w:rsidR="004772E2" w:rsidRPr="00F80DA9">
        <w:rPr>
          <w:b w:val="0"/>
          <w:bCs w:val="0"/>
        </w:rPr>
        <w:t xml:space="preserve"> </w:t>
      </w:r>
      <w:r w:rsidR="004772E2" w:rsidRPr="00A53DA0">
        <w:rPr>
          <w:b w:val="0"/>
          <w:bCs w:val="0"/>
          <w:i/>
          <w:iCs/>
        </w:rPr>
        <w:t>S</w:t>
      </w:r>
      <w:r w:rsidR="004772E2" w:rsidRPr="00A53DA0">
        <w:rPr>
          <w:b w:val="0"/>
          <w:bCs w:val="0"/>
          <w:i/>
          <w:iCs/>
          <w:vertAlign w:val="subscript"/>
        </w:rPr>
        <w:t>2</w:t>
      </w:r>
      <w:r w:rsidR="004772E2" w:rsidRPr="00F80DA9">
        <w:rPr>
          <w:b w:val="0"/>
          <w:bCs w:val="0"/>
        </w:rPr>
        <w:t xml:space="preserve"> parameter was assumed identical for all the analytes (</w:t>
      </w:r>
      <w:r w:rsidR="004772E2" w:rsidRPr="00F80DA9">
        <w:rPr>
          <w:b w:val="0"/>
          <w:bCs w:val="0"/>
          <w:i/>
          <w:iCs/>
        </w:rPr>
        <w:t>S</w:t>
      </w:r>
      <w:r w:rsidR="004772E2" w:rsidRPr="00F80DA9">
        <w:rPr>
          <w:b w:val="0"/>
          <w:bCs w:val="0"/>
          <w:i/>
          <w:iCs/>
          <w:vertAlign w:val="subscript"/>
        </w:rPr>
        <w:t>2</w:t>
      </w:r>
      <w:r w:rsidR="004772E2">
        <w:rPr>
          <w:b w:val="0"/>
          <w:bCs w:val="0"/>
          <w:i/>
          <w:iCs/>
          <w:vertAlign w:val="subscript"/>
        </w:rPr>
        <w:t>,i</w:t>
      </w:r>
      <w:r w:rsidR="004772E2" w:rsidRPr="00F80DA9">
        <w:rPr>
          <w:b w:val="0"/>
          <w:bCs w:val="0"/>
        </w:rPr>
        <w:t xml:space="preserve"> = </w:t>
      </w:r>
      <m:oMath>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S</m:t>
            </m:r>
            <m:r>
              <m:rPr>
                <m:sty m:val="bi"/>
              </m:rPr>
              <w:rPr>
                <w:rFonts w:ascii="Cambria Math" w:hAnsi="Cambria Math"/>
              </w:rPr>
              <m:t>2</m:t>
            </m:r>
          </m:sub>
        </m:sSub>
        <m:r>
          <m:rPr>
            <m:sty m:val="bi"/>
          </m:rPr>
          <w:rPr>
            <w:rFonts w:ascii="Cambria Math" w:hAnsi="Cambria Math"/>
          </w:rPr>
          <m:t>)</m:t>
        </m:r>
      </m:oMath>
      <w:r w:rsidR="004772E2" w:rsidRPr="00F80DA9">
        <w:rPr>
          <w:b w:val="0"/>
          <w:bCs w:val="0"/>
        </w:rPr>
        <w:t>.</w:t>
      </w:r>
    </w:p>
    <w:p w14:paraId="2B3E7C90" w14:textId="77777777" w:rsidR="0056090D" w:rsidRPr="00F80DA9" w:rsidRDefault="0056090D" w:rsidP="00E86063">
      <w:pPr>
        <w:pStyle w:val="Nagwek2"/>
        <w:rPr>
          <w:b w:val="0"/>
          <w:bCs w:val="0"/>
        </w:rPr>
      </w:pPr>
      <w:r w:rsidRPr="00F80DA9">
        <w:rPr>
          <w:b w:val="0"/>
          <w:bCs w:val="0"/>
        </w:rPr>
        <w:t>The statistical model has the following hierarchical structure:</w:t>
      </w:r>
    </w:p>
    <w:p w14:paraId="173D6D44" w14:textId="20CA2BCC" w:rsidR="0056090D" w:rsidRPr="00F80DA9" w:rsidRDefault="00F80DA9" w:rsidP="00E86063">
      <w:pPr>
        <w:pStyle w:val="Nagwek2"/>
        <w:rPr>
          <w:rFonts w:ascii="Cambria Math" w:hAnsi="Cambria Math"/>
          <w:oMath/>
        </w:rPr>
      </w:pPr>
      <m:oMathPara>
        <m:oMath>
          <m:r>
            <m:rPr>
              <m:sty m:val="bi"/>
            </m:rPr>
            <w:rPr>
              <w:rFonts w:ascii="Cambria Math" w:hAnsi="Cambria Math"/>
            </w:rPr>
            <m:t>logkob</m:t>
          </m:r>
          <m:sSub>
            <m:sSubPr>
              <m:ctrlPr>
                <w:rPr>
                  <w:rFonts w:ascii="Cambria Math" w:hAnsi="Cambria Math"/>
                  <w:b w:val="0"/>
                  <w:bCs w:val="0"/>
                </w:rPr>
              </m:ctrlPr>
            </m:sSubPr>
            <m:e>
              <m:r>
                <m:rPr>
                  <m:sty m:val="bi"/>
                </m:rPr>
                <w:rPr>
                  <w:rFonts w:ascii="Cambria Math" w:hAnsi="Cambria Math"/>
                </w:rPr>
                <m:t>s</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r>
            <m:rPr>
              <m:sty m:val="bi"/>
            </m:rPr>
            <w:rPr>
              <w:rFonts w:ascii="Cambria Math" w:hAnsi="Cambria Math"/>
            </w:rPr>
            <m:t>Studen</m:t>
          </m:r>
          <m:sSub>
            <m:sSubPr>
              <m:ctrlPr>
                <w:rPr>
                  <w:rFonts w:ascii="Cambria Math" w:hAnsi="Cambria Math"/>
                  <w:b w:val="0"/>
                  <w:bCs w:val="0"/>
                </w:rPr>
              </m:ctrlPr>
            </m:sSubPr>
            <m:e>
              <m:r>
                <m:rPr>
                  <m:sty m:val="bi"/>
                </m:rPr>
                <w:rPr>
                  <w:rFonts w:ascii="Cambria Math" w:hAnsi="Cambria Math"/>
                </w:rPr>
                <m:t>t</m:t>
              </m:r>
            </m:e>
            <m:sub>
              <m:r>
                <m:rPr>
                  <m:sty m:val="bi"/>
                </m:rP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ν</m:t>
                  </m:r>
                </m:e>
                <m:sub>
                  <m:r>
                    <m:rPr>
                      <m:sty m:val="bi"/>
                    </m:rPr>
                    <w:rPr>
                      <w:rFonts w:ascii="Cambria Math" w:hAnsi="Cambria Math"/>
                    </w:rPr>
                    <m:t>obs</m:t>
                  </m:r>
                </m:sub>
              </m:sSub>
              <m:r>
                <m:rPr>
                  <m:sty m:val="b"/>
                </m:rPr>
                <w:rPr>
                  <w:rFonts w:ascii="Cambria Math" w:hAnsi="Cambria Math"/>
                </w:rPr>
                <m:t>,</m:t>
              </m:r>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k</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σ</m:t>
              </m:r>
            </m:e>
          </m:d>
        </m:oMath>
      </m:oMathPara>
    </w:p>
    <w:p w14:paraId="2A959216" w14:textId="1CA08987" w:rsidR="0056090D" w:rsidRPr="00F80DA9" w:rsidRDefault="009D174B" w:rsidP="00E86063">
      <w:pPr>
        <w:pStyle w:val="Nagwek2"/>
        <w:rPr>
          <w:rFonts w:ascii="Cambria Math" w:hAnsi="Cambria Math"/>
          <w:oMath/>
        </w:rPr>
      </w:pPr>
      <m:oMathPara>
        <m:oMath>
          <m:sSub>
            <m:sSubPr>
              <m:ctrlPr>
                <w:rPr>
                  <w:rFonts w:ascii="Cambria Math" w:hAnsi="Cambria Math"/>
                  <w:b w:val="0"/>
                  <w:bCs w:val="0"/>
                </w:rPr>
              </m:ctrlPr>
            </m:sSubPr>
            <m:e>
              <m:r>
                <m:rPr>
                  <m:sty m:val="bi"/>
                </m:rPr>
                <w:rPr>
                  <w:rFonts w:ascii="Cambria Math" w:hAnsi="Cambria Math"/>
                </w:rPr>
                <m:t>R</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β</m:t>
                  </m:r>
                </m:e>
                <m:sub>
                  <m:r>
                    <m:rPr>
                      <m:sty m:val="bi"/>
                    </m:rPr>
                    <w:rPr>
                      <w:rFonts w:ascii="Cambria Math" w:hAnsi="Cambria Math"/>
                    </w:rPr>
                    <m:t>R</m:t>
                  </m:r>
                </m:sub>
              </m:sSub>
              <m:r>
                <m:rPr>
                  <m:sty m:val="b"/>
                </m:rPr>
                <w:rPr>
                  <w:rFonts w:ascii="Cambria Math" w:hAnsi="Cambria Math"/>
                </w:rPr>
                <m:t>∙(</m:t>
              </m:r>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P</m:t>
                  </m:r>
                </m:e>
                <m:sub>
                  <m:r>
                    <m:rPr>
                      <m:sty m:val="bi"/>
                    </m:rPr>
                    <w:rPr>
                      <w:rFonts w:ascii="Cambria Math" w:hAnsi="Cambria Math"/>
                    </w:rPr>
                    <m:t>i</m:t>
                  </m:r>
                </m:sub>
              </m:sSub>
              <m:r>
                <m:rPr>
                  <m:sty m:val="b"/>
                </m:rPr>
                <w:rPr>
                  <w:rFonts w:ascii="Cambria Math" w:hAnsi="Cambria Math"/>
                </w:rPr>
                <m:t>-2.2)+</m:t>
              </m:r>
              <m:sSub>
                <m:sSubPr>
                  <m:ctrlPr>
                    <w:rPr>
                      <w:rFonts w:ascii="Cambria Math" w:hAnsi="Cambria Math"/>
                      <w:b w:val="0"/>
                      <w:bCs w:val="0"/>
                    </w:rPr>
                  </m:ctrlPr>
                </m:sSubPr>
                <m:e>
                  <m:r>
                    <m:rPr>
                      <m:sty m:val="b"/>
                    </m:rPr>
                    <w:rPr>
                      <w:rFonts w:ascii="Cambria Math" w:hAnsi="Cambria Math"/>
                    </w:rPr>
                    <m:t>π1</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X</m:t>
                  </m:r>
                  <m:r>
                    <m:rPr>
                      <m:sty m:val="bi"/>
                    </m:rPr>
                    <w:rPr>
                      <w:rFonts w:ascii="Cambria Math" w:hAnsi="Cambria Math"/>
                    </w:rPr>
                    <m:t>1</m:t>
                  </m:r>
                </m:e>
                <m:sub>
                  <m:r>
                    <m:rPr>
                      <m:sty m:val="bi"/>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π2</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X</m:t>
                  </m:r>
                  <m:r>
                    <m:rPr>
                      <m:sty m:val="bi"/>
                    </m:rPr>
                    <w:rPr>
                      <w:rFonts w:ascii="Cambria Math" w:hAnsi="Cambria Math"/>
                    </w:rPr>
                    <m:t>2</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K</m:t>
              </m:r>
              <m:r>
                <m:rPr>
                  <m:sty m:val="b"/>
                </m:rPr>
                <w:rPr>
                  <w:rFonts w:ascii="Cambria Math" w:hAnsi="Cambria Math"/>
                </w:rPr>
                <m:t>,</m:t>
              </m:r>
              <m:r>
                <m:rPr>
                  <m:nor/>
                </m:rPr>
                <w:rPr>
                  <w:b w:val="0"/>
                  <w:bCs w:val="0"/>
                </w:rPr>
                <m:t>Ω</m:t>
              </m:r>
            </m:e>
          </m:d>
        </m:oMath>
      </m:oMathPara>
    </w:p>
    <w:p w14:paraId="47121B4D" w14:textId="772EEF5E" w:rsidR="0056090D" w:rsidRPr="00F80DA9" w:rsidRDefault="009D174B" w:rsidP="00E86063">
      <w:pPr>
        <w:pStyle w:val="Nagwek2"/>
        <w:rPr>
          <w:rFonts w:ascii="Cambria Math" w:hAnsi="Cambria Math"/>
          <w:oMath/>
        </w:rPr>
      </w:pPr>
      <m:oMathPara>
        <m:oMath>
          <m:sSub>
            <m:sSubPr>
              <m:ctrlPr>
                <w:rPr>
                  <w:rFonts w:ascii="Cambria Math" w:hAnsi="Cambria Math"/>
                  <w:b w:val="0"/>
                  <w:bCs w:val="0"/>
                </w:rPr>
              </m:ctrlPr>
            </m:sSubPr>
            <m:e>
              <m:r>
                <m:rPr>
                  <m:sty m:val="b"/>
                </m:rPr>
                <w:rPr>
                  <w:rFonts w:ascii="Cambria Math" w:hAnsi="Cambria Math"/>
                </w:rPr>
                <m:t>π1</m:t>
              </m:r>
            </m:e>
            <m:sub>
              <m:r>
                <m:rPr>
                  <m:sty m:val="bi"/>
                </m:rPr>
                <w:rPr>
                  <w:rFonts w:ascii="Cambria Math" w:hAnsi="Cambria Math"/>
                </w:rPr>
                <m:t>R</m:t>
              </m:r>
              <m:r>
                <m:rPr>
                  <m:sty m:val="b"/>
                </m:rPr>
                <w:rPr>
                  <w:rFonts w:ascii="Cambria Math" w:hAnsi="Cambria Math"/>
                </w:rPr>
                <m:t>,</m:t>
              </m:r>
              <m:r>
                <m:rPr>
                  <m:sty m:val="bi"/>
                </m:rPr>
                <w:rPr>
                  <w:rFonts w:ascii="Cambria Math" w:hAnsi="Cambria Math"/>
                </w:rPr>
                <m:t>k</m:t>
              </m:r>
            </m:sub>
          </m:sSub>
          <m:r>
            <m:rPr>
              <m:sty m:val="b"/>
            </m:rPr>
            <w:rPr>
              <w:rFonts w:ascii="Cambria Math" w:hAnsi="Cambria Math"/>
            </w:rPr>
            <m:t>~</m:t>
          </m:r>
          <m:r>
            <m:rPr>
              <m:sty m:val="bi"/>
            </m:rPr>
            <w:rPr>
              <w:rFonts w:ascii="Cambria Math" w:hAnsi="Cambria Math"/>
            </w:rPr>
            <m:t>N</m:t>
          </m:r>
          <m:d>
            <m:dPr>
              <m:ctrlPr>
                <w:rPr>
                  <w:rFonts w:ascii="Cambria Math" w:hAnsi="Cambria Math"/>
                  <w:b w:val="0"/>
                  <w:bCs w:val="0"/>
                </w:rPr>
              </m:ctrlPr>
            </m:dPr>
            <m:e>
              <m:r>
                <m:rPr>
                  <m:sty m:val="b"/>
                </m:rPr>
                <w:rPr>
                  <w:rFonts w:ascii="Cambria Math" w:hAnsi="Cambria Math"/>
                </w:rPr>
                <m:t>0,</m:t>
              </m:r>
              <m:sSub>
                <m:sSubPr>
                  <m:ctrlPr>
                    <w:rPr>
                      <w:rFonts w:ascii="Cambria Math" w:hAnsi="Cambria Math"/>
                      <w:b w:val="0"/>
                      <w:bCs w:val="0"/>
                    </w:rPr>
                  </m:ctrlPr>
                </m:sSubPr>
                <m:e>
                  <m:r>
                    <m:rPr>
                      <m:sty m:val="b"/>
                    </m:rPr>
                    <w:rPr>
                      <w:rFonts w:ascii="Cambria Math" w:hAnsi="Cambria Math"/>
                    </w:rPr>
                    <m:t>κ1</m:t>
                  </m:r>
                </m:e>
                <m:sub>
                  <m:r>
                    <m:rPr>
                      <m:sty m:val="bi"/>
                    </m:rPr>
                    <w:rPr>
                      <w:rFonts w:ascii="Cambria Math" w:hAnsi="Cambria Math"/>
                    </w:rPr>
                    <m:t>R,</m:t>
                  </m:r>
                </m:sub>
              </m:sSub>
            </m:e>
          </m:d>
        </m:oMath>
      </m:oMathPara>
    </w:p>
    <w:p w14:paraId="1CAE337D" w14:textId="76DB74FC" w:rsidR="0056090D" w:rsidRPr="00F80DA9" w:rsidRDefault="009D174B" w:rsidP="00E86063">
      <w:pPr>
        <w:pStyle w:val="Nagwek2"/>
        <w:rPr>
          <w:rFonts w:ascii="Cambria Math" w:hAnsi="Cambria Math"/>
          <w:oMath/>
        </w:rPr>
      </w:pPr>
      <m:oMathPara>
        <m:oMath>
          <m:sSub>
            <m:sSubPr>
              <m:ctrlPr>
                <w:rPr>
                  <w:rFonts w:ascii="Cambria Math" w:hAnsi="Cambria Math"/>
                  <w:b w:val="0"/>
                  <w:bCs w:val="0"/>
                </w:rPr>
              </m:ctrlPr>
            </m:sSubPr>
            <m:e>
              <m:r>
                <m:rPr>
                  <m:sty m:val="b"/>
                </m:rPr>
                <w:rPr>
                  <w:rFonts w:ascii="Cambria Math" w:hAnsi="Cambria Math"/>
                </w:rPr>
                <m:t>π2</m:t>
              </m:r>
            </m:e>
            <m:sub>
              <m:r>
                <m:rPr>
                  <m:sty m:val="bi"/>
                </m:rPr>
                <w:rPr>
                  <w:rFonts w:ascii="Cambria Math" w:hAnsi="Cambria Math"/>
                </w:rPr>
                <m:t>R</m:t>
              </m:r>
              <m:r>
                <m:rPr>
                  <m:sty m:val="b"/>
                </m:rPr>
                <w:rPr>
                  <w:rFonts w:ascii="Cambria Math" w:hAnsi="Cambria Math"/>
                </w:rPr>
                <m:t>,</m:t>
              </m:r>
              <m:r>
                <m:rPr>
                  <m:sty m:val="bi"/>
                </m:rPr>
                <w:rPr>
                  <w:rFonts w:ascii="Cambria Math" w:hAnsi="Cambria Math"/>
                </w:rPr>
                <m:t>k</m:t>
              </m:r>
            </m:sub>
          </m:sSub>
          <m:r>
            <m:rPr>
              <m:sty m:val="b"/>
            </m:rPr>
            <w:rPr>
              <w:rFonts w:ascii="Cambria Math" w:hAnsi="Cambria Math"/>
            </w:rPr>
            <m:t>~</m:t>
          </m:r>
          <m:r>
            <m:rPr>
              <m:sty m:val="bi"/>
            </m:rP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dR</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κ2</m:t>
                  </m:r>
                </m:e>
                <m:sub>
                  <m:r>
                    <m:rPr>
                      <m:sty m:val="bi"/>
                    </m:rPr>
                    <w:rPr>
                      <w:rFonts w:ascii="Cambria Math" w:hAnsi="Cambria Math"/>
                    </w:rPr>
                    <m:t>R</m:t>
                  </m:r>
                </m:sub>
              </m:sSub>
            </m:e>
          </m:d>
        </m:oMath>
      </m:oMathPara>
    </w:p>
    <w:p w14:paraId="4FC7BB34" w14:textId="656177E5" w:rsidR="0056090D" w:rsidRPr="00F80DA9" w:rsidRDefault="0056090D" w:rsidP="00E86063">
      <w:pPr>
        <w:pStyle w:val="Nagwek2"/>
        <w:rPr>
          <w:b w:val="0"/>
          <w:bCs w:val="0"/>
        </w:rPr>
      </w:pPr>
      <w:r w:rsidRPr="00F80DA9">
        <w:rPr>
          <w:b w:val="0"/>
          <w:bCs w:val="0"/>
        </w:rPr>
        <w:t xml:space="preserve">where </w:t>
      </w:r>
      <w:r w:rsidR="00F929FB" w:rsidRPr="00F80DA9">
        <w:rPr>
          <w:b w:val="0"/>
          <w:bCs w:val="0"/>
          <w:i/>
          <w:iCs/>
        </w:rPr>
        <w:t>R</w:t>
      </w:r>
      <w:r w:rsidR="00F929FB" w:rsidRPr="00F80DA9">
        <w:rPr>
          <w:b w:val="0"/>
          <w:bCs w:val="0"/>
          <w:i/>
          <w:iCs/>
          <w:vertAlign w:val="subscript"/>
        </w:rPr>
        <w:t>i</w:t>
      </w:r>
      <w:r w:rsidR="00F929FB" w:rsidRPr="00F80DA9">
        <w:rPr>
          <w:b w:val="0"/>
          <w:bCs w:val="0"/>
        </w:rPr>
        <w:t xml:space="preserve"> = (</w:t>
      </w:r>
      <m:oMath>
        <m:sSub>
          <m:sSubPr>
            <m:ctrlPr>
              <w:rPr>
                <w:rFonts w:ascii="Cambria Math" w:hAnsi="Cambria Math"/>
                <w:b w:val="0"/>
                <w:bCs w:val="0"/>
                <w:i/>
              </w:rPr>
            </m:ctrlPr>
          </m:sSubPr>
          <m:e>
            <m:r>
              <m:rPr>
                <m:sty m:val="bi"/>
              </m:rPr>
              <w:rPr>
                <w:rFonts w:ascii="Cambria Math" w:hAnsi="Cambria Math"/>
              </w:rPr>
              <m:t>logk</m:t>
            </m:r>
          </m:e>
          <m:sub>
            <m:r>
              <m:rPr>
                <m:sty m:val="bi"/>
              </m:rPr>
              <w:rPr>
                <w:rFonts w:ascii="Cambria Math" w:hAnsi="Cambria Math"/>
              </w:rPr>
              <m:t>w,i</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 xml:space="preserve"> S</m:t>
            </m:r>
          </m:e>
          <m:sub>
            <m:r>
              <m:rPr>
                <m:sty m:val="bi"/>
              </m:rPr>
              <w:rPr>
                <w:rFonts w:ascii="Cambria Math" w:hAnsi="Cambria Math"/>
              </w:rPr>
              <m:t>1,i</m:t>
            </m:r>
          </m:sub>
        </m:sSub>
      </m:oMath>
      <w:r w:rsidR="00F929FB" w:rsidRPr="00F80DA9">
        <w:rPr>
          <w:b w:val="0"/>
          <w:bCs w:val="0"/>
        </w:rPr>
        <w:t>)</w:t>
      </w:r>
      <w:r w:rsidRPr="00F80DA9">
        <w:rPr>
          <w:b w:val="0"/>
          <w:bCs w:val="0"/>
        </w:rPr>
        <w:t xml:space="preserve"> is a vector of analyte-specific parameters, </w:t>
      </w:r>
      <m:oMath>
        <m:r>
          <m:rPr>
            <m:sty m:val="bi"/>
          </m:rPr>
          <w:rPr>
            <w:rFonts w:ascii="Cambria Math" w:hAnsi="Cambria Math"/>
          </w:rPr>
          <m:t>log</m:t>
        </m:r>
        <m:sSub>
          <m:sSubPr>
            <m:ctrlPr>
              <w:rPr>
                <w:rFonts w:ascii="Cambria Math" w:hAnsi="Cambria Math"/>
                <w:b w:val="0"/>
                <w:bCs w:val="0"/>
                <w:i/>
              </w:rPr>
            </m:ctrlPr>
          </m:sSubPr>
          <m:e>
            <m:r>
              <m:rPr>
                <m:sty m:val="bi"/>
              </m:rPr>
              <w:rPr>
                <w:rFonts w:ascii="Cambria Math" w:hAnsi="Cambria Math"/>
              </w:rPr>
              <m:t>k</m:t>
            </m:r>
          </m:e>
          <m:sub>
            <m:r>
              <m:rPr>
                <m:sty m:val="bi"/>
              </m:rPr>
              <w:rPr>
                <w:rFonts w:ascii="Cambria Math" w:hAnsi="Cambria Math"/>
              </w:rPr>
              <m:t>i,j</m:t>
            </m:r>
          </m:sub>
        </m:sSub>
      </m:oMath>
      <w:r w:rsidRPr="00F80DA9">
        <w:rPr>
          <w:b w:val="0"/>
          <w:bCs w:val="0"/>
        </w:rPr>
        <w:t xml:space="preserve"> corresponds to the Neue equation above, MN denotes a matrix normal distribution, </w:t>
      </w:r>
      <w:proofErr w:type="spellStart"/>
      <w:r w:rsidRPr="00F80DA9">
        <w:rPr>
          <w:rFonts w:hint="eastAsia"/>
          <w:b w:val="0"/>
          <w:bCs w:val="0"/>
          <w:i/>
          <w:iCs/>
        </w:rPr>
        <w:t>θ</w:t>
      </w:r>
      <w:r w:rsidRPr="00F80DA9">
        <w:rPr>
          <w:b w:val="0"/>
          <w:bCs w:val="0"/>
          <w:i/>
          <w:iCs/>
          <w:vertAlign w:val="subscript"/>
        </w:rPr>
        <w:t>R</w:t>
      </w:r>
      <w:proofErr w:type="spellEnd"/>
      <w:r w:rsidRPr="00F80DA9">
        <w:rPr>
          <w:b w:val="0"/>
          <w:bCs w:val="0"/>
        </w:rPr>
        <w:t xml:space="preserve"> is a vector of typical values of </w:t>
      </w:r>
      <w:r w:rsidR="00F929FB" w:rsidRPr="00F80DA9">
        <w:rPr>
          <w:b w:val="0"/>
          <w:bCs w:val="0"/>
          <w:i/>
          <w:iCs/>
        </w:rPr>
        <w:t>R</w:t>
      </w:r>
      <w:r w:rsidRPr="00F80DA9">
        <w:rPr>
          <w:b w:val="0"/>
          <w:bCs w:val="0"/>
          <w:i/>
          <w:iCs/>
          <w:vertAlign w:val="subscript"/>
        </w:rPr>
        <w:t>i</w:t>
      </w:r>
      <w:r w:rsidR="00796AFC" w:rsidRPr="00F80DA9">
        <w:rPr>
          <w:b w:val="0"/>
          <w:bCs w:val="0"/>
          <w:i/>
          <w:iCs/>
          <w:vertAlign w:val="subscript"/>
        </w:rPr>
        <w:t xml:space="preserve"> </w:t>
      </w:r>
      <w:r w:rsidR="00796AFC" w:rsidRPr="00F80DA9">
        <w:rPr>
          <w:b w:val="0"/>
          <w:bCs w:val="0"/>
        </w:rPr>
        <w:t>(</w:t>
      </w:r>
      <w:proofErr w:type="spellStart"/>
      <w:r w:rsidR="00796AFC" w:rsidRPr="00F80DA9">
        <w:rPr>
          <w:rFonts w:hint="eastAsia"/>
          <w:b w:val="0"/>
          <w:bCs w:val="0"/>
          <w:i/>
          <w:iCs/>
        </w:rPr>
        <w:t>θ</w:t>
      </w:r>
      <w:r w:rsidR="00796AFC" w:rsidRPr="00F80DA9">
        <w:rPr>
          <w:b w:val="0"/>
          <w:bCs w:val="0"/>
          <w:i/>
          <w:iCs/>
          <w:vertAlign w:val="subscript"/>
        </w:rPr>
        <w:t>logkw</w:t>
      </w:r>
      <w:proofErr w:type="spellEnd"/>
      <w:r w:rsidR="00796AFC" w:rsidRPr="00F80DA9">
        <w:rPr>
          <w:b w:val="0"/>
          <w:bCs w:val="0"/>
          <w:i/>
          <w:iCs/>
          <w:vertAlign w:val="subscript"/>
        </w:rPr>
        <w:t xml:space="preserve">, </w:t>
      </w:r>
      <w:r w:rsidR="00796AFC" w:rsidRPr="00F80DA9">
        <w:rPr>
          <w:rFonts w:hint="eastAsia"/>
          <w:b w:val="0"/>
          <w:bCs w:val="0"/>
          <w:i/>
          <w:iCs/>
        </w:rPr>
        <w:t>θ</w:t>
      </w:r>
      <w:r w:rsidR="00796AFC" w:rsidRPr="00F80DA9">
        <w:rPr>
          <w:b w:val="0"/>
          <w:bCs w:val="0"/>
          <w:i/>
          <w:iCs/>
          <w:vertAlign w:val="subscript"/>
        </w:rPr>
        <w:t>S1</w:t>
      </w:r>
      <w:r w:rsidR="00796AFC" w:rsidRPr="00F80DA9">
        <w:rPr>
          <w:b w:val="0"/>
          <w:bCs w:val="0"/>
        </w:rPr>
        <w:t>)</w:t>
      </w:r>
      <w:r w:rsidR="00A53DA0">
        <w:rPr>
          <w:b w:val="0"/>
          <w:bCs w:val="0"/>
        </w:rPr>
        <w:t xml:space="preserve"> for</w:t>
      </w:r>
      <w:r w:rsidR="00A53DA0" w:rsidRPr="00A53DA0">
        <w:t xml:space="preserve"> </w:t>
      </w:r>
      <w:r w:rsidR="00A53DA0" w:rsidRPr="00A53DA0">
        <w:rPr>
          <w:b w:val="0"/>
          <w:bCs w:val="0"/>
        </w:rPr>
        <w:t xml:space="preserve">an analyte with </w:t>
      </w:r>
      <w:r w:rsidR="00A53DA0" w:rsidRPr="00A53DA0">
        <w:rPr>
          <w:b w:val="0"/>
          <w:bCs w:val="0"/>
          <w:i/>
          <w:iCs/>
        </w:rPr>
        <w:t>log</w:t>
      </w:r>
      <w:r w:rsidR="00A53DA0" w:rsidRPr="00A53DA0">
        <w:rPr>
          <w:b w:val="0"/>
          <w:bCs w:val="0"/>
          <w:i/>
          <w:iCs/>
          <w:vertAlign w:val="superscript"/>
        </w:rPr>
        <w:t xml:space="preserve"> </w:t>
      </w:r>
      <w:r w:rsidR="00A53DA0" w:rsidRPr="00A53DA0">
        <w:rPr>
          <w:b w:val="0"/>
          <w:bCs w:val="0"/>
          <w:i/>
          <w:iCs/>
        </w:rPr>
        <w:t>P</w:t>
      </w:r>
      <w:r w:rsidR="00A53DA0" w:rsidRPr="00A53DA0">
        <w:rPr>
          <w:b w:val="0"/>
          <w:bCs w:val="0"/>
        </w:rPr>
        <w:t xml:space="preserve"> = 2.2 and no functional groups</w:t>
      </w:r>
      <w:r w:rsidRPr="00F80DA9">
        <w:rPr>
          <w:b w:val="0"/>
          <w:bCs w:val="0"/>
        </w:rPr>
        <w:t xml:space="preserve">, </w:t>
      </w:r>
      <w:proofErr w:type="spellStart"/>
      <w:r w:rsidR="007329C0" w:rsidRPr="00F80DA9">
        <w:rPr>
          <w:rFonts w:hint="eastAsia"/>
          <w:b w:val="0"/>
          <w:bCs w:val="0"/>
          <w:i/>
          <w:iCs/>
        </w:rPr>
        <w:t>θ</w:t>
      </w:r>
      <w:r w:rsidR="00915E83" w:rsidRPr="00F80DA9">
        <w:rPr>
          <w:b w:val="0"/>
          <w:bCs w:val="0"/>
          <w:i/>
          <w:iCs/>
          <w:vertAlign w:val="subscript"/>
        </w:rPr>
        <w:t>dR</w:t>
      </w:r>
      <w:proofErr w:type="spellEnd"/>
      <w:r w:rsidR="007329C0" w:rsidRPr="00F80DA9">
        <w:rPr>
          <w:b w:val="0"/>
          <w:bCs w:val="0"/>
        </w:rPr>
        <w:t xml:space="preserve"> is a vector </w:t>
      </w:r>
      <w:r w:rsidR="00A53DA0">
        <w:rPr>
          <w:b w:val="0"/>
          <w:bCs w:val="0"/>
        </w:rPr>
        <w:t xml:space="preserve">denoting the effect of dissociating functional group on </w:t>
      </w:r>
      <w:r w:rsidR="00A53DA0" w:rsidRPr="00A53DA0">
        <w:rPr>
          <w:b w:val="0"/>
          <w:bCs w:val="0"/>
          <w:i/>
          <w:iCs/>
        </w:rPr>
        <w:t>R</w:t>
      </w:r>
      <w:r w:rsidR="00A53DA0" w:rsidRPr="00A53DA0">
        <w:rPr>
          <w:b w:val="0"/>
          <w:bCs w:val="0"/>
          <w:i/>
          <w:iCs/>
          <w:vertAlign w:val="subscript"/>
        </w:rPr>
        <w:t>i</w:t>
      </w:r>
      <w:r w:rsidR="007329C0" w:rsidRPr="00F80DA9">
        <w:rPr>
          <w:b w:val="0"/>
          <w:bCs w:val="0"/>
        </w:rPr>
        <w:t xml:space="preserve">, </w:t>
      </w:r>
      <w:r w:rsidRPr="00F80DA9">
        <w:rPr>
          <w:rFonts w:hint="eastAsia"/>
          <w:b w:val="0"/>
          <w:bCs w:val="0"/>
          <w:i/>
          <w:iCs/>
        </w:rPr>
        <w:t>β</w:t>
      </w:r>
      <w:r w:rsidR="003268F4" w:rsidRPr="00F80DA9">
        <w:rPr>
          <w:b w:val="0"/>
          <w:bCs w:val="0"/>
          <w:i/>
          <w:iCs/>
          <w:vertAlign w:val="subscript"/>
        </w:rPr>
        <w:t>R</w:t>
      </w:r>
      <w:r w:rsidRPr="00F80DA9">
        <w:rPr>
          <w:b w:val="0"/>
          <w:bCs w:val="0"/>
        </w:rPr>
        <w:t xml:space="preserve"> is a vector of slopes with respect to </w:t>
      </w:r>
      <w:proofErr w:type="spellStart"/>
      <w:r w:rsidRPr="00F80DA9">
        <w:rPr>
          <w:b w:val="0"/>
          <w:bCs w:val="0"/>
          <w:i/>
          <w:iCs/>
        </w:rPr>
        <w:t>logP</w:t>
      </w:r>
      <w:r w:rsidRPr="00F80DA9">
        <w:rPr>
          <w:b w:val="0"/>
          <w:bCs w:val="0"/>
          <w:i/>
          <w:iCs/>
          <w:vertAlign w:val="subscript"/>
        </w:rPr>
        <w:t>i</w:t>
      </w:r>
      <w:proofErr w:type="spellEnd"/>
      <w:r w:rsidRPr="00F80DA9">
        <w:rPr>
          <w:b w:val="0"/>
          <w:bCs w:val="0"/>
        </w:rPr>
        <w:t xml:space="preserve">, </w:t>
      </w:r>
      <w:r w:rsidRPr="00F80DA9">
        <w:rPr>
          <w:rFonts w:hint="eastAsia"/>
          <w:b w:val="0"/>
          <w:bCs w:val="0"/>
        </w:rPr>
        <w:t>π</w:t>
      </w:r>
      <w:r w:rsidR="00796AFC" w:rsidRPr="00F80DA9">
        <w:rPr>
          <w:b w:val="0"/>
          <w:bCs w:val="0"/>
        </w:rPr>
        <w:t>1</w:t>
      </w:r>
      <w:r w:rsidR="003268F4" w:rsidRPr="00F80DA9">
        <w:rPr>
          <w:b w:val="0"/>
          <w:bCs w:val="0"/>
          <w:vertAlign w:val="subscript"/>
        </w:rPr>
        <w:t>R</w:t>
      </w:r>
      <w:r w:rsidRPr="00F80DA9">
        <w:rPr>
          <w:b w:val="0"/>
          <w:bCs w:val="0"/>
        </w:rPr>
        <w:t xml:space="preserve"> and </w:t>
      </w:r>
      <w:r w:rsidRPr="00F80DA9">
        <w:rPr>
          <w:rFonts w:hint="eastAsia"/>
          <w:b w:val="0"/>
          <w:bCs w:val="0"/>
        </w:rPr>
        <w:t>π</w:t>
      </w:r>
      <w:r w:rsidR="00796AFC" w:rsidRPr="00F80DA9">
        <w:rPr>
          <w:b w:val="0"/>
          <w:bCs w:val="0"/>
        </w:rPr>
        <w:t>2</w:t>
      </w:r>
      <w:r w:rsidR="003268F4" w:rsidRPr="00F80DA9">
        <w:rPr>
          <w:b w:val="0"/>
          <w:bCs w:val="0"/>
          <w:vertAlign w:val="subscript"/>
        </w:rPr>
        <w:t>R</w:t>
      </w:r>
      <w:r w:rsidRPr="00F80DA9">
        <w:rPr>
          <w:b w:val="0"/>
          <w:bCs w:val="0"/>
        </w:rPr>
        <w:t xml:space="preserve"> are vectors of slopes </w:t>
      </w:r>
      <w:r w:rsidR="00A53DA0">
        <w:rPr>
          <w:b w:val="0"/>
          <w:bCs w:val="0"/>
        </w:rPr>
        <w:t>for</w:t>
      </w:r>
      <w:r w:rsidRPr="00F80DA9">
        <w:rPr>
          <w:b w:val="0"/>
          <w:bCs w:val="0"/>
        </w:rPr>
        <w:t xml:space="preserve"> t</w:t>
      </w:r>
      <w:r w:rsidR="00A53DA0">
        <w:rPr>
          <w:b w:val="0"/>
          <w:bCs w:val="0"/>
        </w:rPr>
        <w:t>he</w:t>
      </w:r>
      <w:r w:rsidRPr="00F80DA9">
        <w:rPr>
          <w:b w:val="0"/>
          <w:bCs w:val="0"/>
        </w:rPr>
        <w:t xml:space="preserve"> non-dissociated (</w:t>
      </w:r>
      <w:r w:rsidR="00796AFC" w:rsidRPr="00F80DA9">
        <w:rPr>
          <w:b w:val="0"/>
          <w:bCs w:val="0"/>
          <w:i/>
          <w:iCs/>
        </w:rPr>
        <w:t>X1</w:t>
      </w:r>
      <w:r w:rsidRPr="00F80DA9">
        <w:rPr>
          <w:b w:val="0"/>
          <w:bCs w:val="0"/>
        </w:rPr>
        <w:t>) and dissociated (</w:t>
      </w:r>
      <w:r w:rsidR="00796AFC" w:rsidRPr="00F80DA9">
        <w:rPr>
          <w:b w:val="0"/>
          <w:bCs w:val="0"/>
          <w:i/>
          <w:iCs/>
        </w:rPr>
        <w:t>X2</w:t>
      </w:r>
      <w:r w:rsidRPr="00F80DA9">
        <w:rPr>
          <w:b w:val="0"/>
          <w:bCs w:val="0"/>
        </w:rPr>
        <w:t>) functional groups</w:t>
      </w:r>
      <w:r w:rsidR="008A7774" w:rsidRPr="00F80DA9">
        <w:rPr>
          <w:b w:val="0"/>
          <w:bCs w:val="0"/>
        </w:rPr>
        <w:t>.</w:t>
      </w:r>
      <w:r w:rsidR="00A53DA0">
        <w:rPr>
          <w:b w:val="0"/>
          <w:bCs w:val="0"/>
        </w:rPr>
        <w:t xml:space="preserve"> </w:t>
      </w:r>
      <w:r w:rsidR="00A53DA0" w:rsidRPr="00F80DA9">
        <w:rPr>
          <w:b w:val="0"/>
          <w:bCs w:val="0"/>
        </w:rPr>
        <w:t xml:space="preserve">Parameters </w:t>
      </w:r>
      <w:proofErr w:type="spellStart"/>
      <w:r w:rsidR="00A53DA0" w:rsidRPr="00F80DA9">
        <w:rPr>
          <w:rFonts w:hint="eastAsia"/>
          <w:b w:val="0"/>
          <w:bCs w:val="0"/>
          <w:i/>
          <w:iCs/>
        </w:rPr>
        <w:t>ν</w:t>
      </w:r>
      <w:r w:rsidR="00A53DA0" w:rsidRPr="00F80DA9">
        <w:rPr>
          <w:b w:val="0"/>
          <w:bCs w:val="0"/>
          <w:i/>
          <w:iCs/>
          <w:vertAlign w:val="subscript"/>
        </w:rPr>
        <w:t>obs</w:t>
      </w:r>
      <w:proofErr w:type="spellEnd"/>
      <w:r w:rsidR="00A53DA0" w:rsidRPr="00F80DA9">
        <w:rPr>
          <w:b w:val="0"/>
          <w:bCs w:val="0"/>
        </w:rPr>
        <w:t xml:space="preserve">=7 and </w:t>
      </w:r>
      <w:r w:rsidR="00A53DA0" w:rsidRPr="00F80DA9">
        <w:rPr>
          <w:rFonts w:hint="eastAsia"/>
          <w:b w:val="0"/>
          <w:bCs w:val="0"/>
        </w:rPr>
        <w:t>σ</w:t>
      </w:r>
      <w:r w:rsidR="00A53DA0" w:rsidRPr="00F80DA9">
        <w:rPr>
          <w:b w:val="0"/>
          <w:bCs w:val="0"/>
        </w:rPr>
        <w:t xml:space="preserve"> denote the normality and scale of residuals, respectively</w:t>
      </w:r>
    </w:p>
    <w:p w14:paraId="1EA50CD5" w14:textId="13F36902" w:rsidR="0056090D" w:rsidRPr="00F80DA9" w:rsidRDefault="0056090D" w:rsidP="00E86063">
      <w:pPr>
        <w:pStyle w:val="Nagwek2"/>
        <w:rPr>
          <w:b w:val="0"/>
          <w:bCs w:val="0"/>
        </w:rPr>
      </w:pPr>
      <w:r w:rsidRPr="00F80DA9">
        <w:rPr>
          <w:b w:val="0"/>
          <w:bCs w:val="0"/>
          <w:i/>
          <w:iCs/>
        </w:rPr>
        <w:t>K</w:t>
      </w:r>
      <w:r w:rsidRPr="00F80DA9">
        <w:rPr>
          <w:b w:val="0"/>
          <w:bCs w:val="0"/>
        </w:rPr>
        <w:t xml:space="preserve"> and </w:t>
      </w:r>
      <m:oMath>
        <m:r>
          <m:rPr>
            <m:nor/>
          </m:rPr>
          <w:rPr>
            <w:rFonts w:ascii="Cambria Math" w:hAnsi="Cambria Math"/>
            <w:b w:val="0"/>
            <w:bCs w:val="0"/>
          </w:rPr>
          <m:t>Ω</m:t>
        </m:r>
      </m:oMath>
      <w:r w:rsidRPr="00F80DA9">
        <w:rPr>
          <w:b w:val="0"/>
          <w:bCs w:val="0"/>
        </w:rPr>
        <w:t xml:space="preserve"> are the scale matrices for the row and column covariance structures</w:t>
      </w:r>
      <w:r w:rsidR="00A53DA0">
        <w:rPr>
          <w:b w:val="0"/>
          <w:bCs w:val="0"/>
        </w:rPr>
        <w:t xml:space="preserve"> of the matrix normal distribution</w:t>
      </w:r>
      <w:r w:rsidRPr="00F80DA9">
        <w:rPr>
          <w:b w:val="0"/>
          <w:bCs w:val="0"/>
        </w:rPr>
        <w:t>, decomposed as:</w:t>
      </w:r>
    </w:p>
    <w:p w14:paraId="3CEA19BA" w14:textId="069F46AA" w:rsidR="0056090D" w:rsidRPr="00F80DA9" w:rsidRDefault="00F929FB" w:rsidP="00E86063">
      <w:pPr>
        <w:pStyle w:val="Nagwek2"/>
        <w:rPr>
          <w:rFonts w:ascii="Cambria Math" w:hAnsi="Cambria Math"/>
          <w:oMath/>
        </w:rPr>
      </w:pPr>
      <m:oMathPara>
        <m:oMath>
          <m:r>
            <m:rPr>
              <m:nor/>
            </m:rPr>
            <w:rPr>
              <w:b w:val="0"/>
              <w:bCs w:val="0"/>
            </w:rPr>
            <m:t>Ω</m:t>
          </m:r>
          <m:r>
            <m:rPr>
              <m:sty m:val="b"/>
            </m:rPr>
            <w:rPr>
              <w:rFonts w:ascii="Cambria Math" w:hAnsi="Cambria Math"/>
            </w:rPr>
            <m:t>=</m:t>
          </m:r>
          <m:r>
            <m:rPr>
              <m:sty m:val="bi"/>
            </m:rPr>
            <w:rPr>
              <w:rFonts w:ascii="Cambria Math" w:hAnsi="Cambria Math"/>
            </w:rPr>
            <m:t>diag</m:t>
          </m:r>
          <m:d>
            <m:dPr>
              <m:ctrlPr>
                <w:rPr>
                  <w:rFonts w:ascii="Cambria Math" w:hAnsi="Cambria Math"/>
                  <w:b w:val="0"/>
                  <w:bCs w:val="0"/>
                </w:rPr>
              </m:ctrlPr>
            </m:dPr>
            <m:e>
              <m:r>
                <m:rPr>
                  <m:sty m:val="b"/>
                </m:rPr>
                <w:rPr>
                  <w:rFonts w:ascii="Cambria Math" w:hAnsi="Cambria Math"/>
                </w:rPr>
                <m:t>ω</m:t>
              </m:r>
            </m:e>
          </m:d>
          <m:r>
            <m:rPr>
              <m:sty m:val="b"/>
            </m:rPr>
            <w:rPr>
              <w:rFonts w:ascii="Cambria Math" w:hAnsi="Cambria Math"/>
            </w:rPr>
            <m:t>*</m:t>
          </m:r>
          <m:r>
            <m:rPr>
              <m:sty m:val="bi"/>
            </m:rPr>
            <w:rPr>
              <w:rFonts w:ascii="Cambria Math" w:hAnsi="Cambria Math"/>
            </w:rPr>
            <m:t>L</m:t>
          </m:r>
          <m:sSup>
            <m:sSupPr>
              <m:ctrlPr>
                <w:rPr>
                  <w:rFonts w:ascii="Cambria Math" w:hAnsi="Cambria Math"/>
                  <w:b w:val="0"/>
                  <w:bCs w:val="0"/>
                </w:rPr>
              </m:ctrlPr>
            </m:sSupPr>
            <m:e>
              <m:r>
                <m:rPr>
                  <m:sty m:val="bi"/>
                </m:rPr>
                <w:rPr>
                  <w:rFonts w:ascii="Cambria Math" w:hAnsi="Cambria Math"/>
                </w:rPr>
                <m:t>L</m:t>
              </m:r>
            </m:e>
            <m:sup>
              <m:r>
                <m:rPr>
                  <m:sty m:val="b"/>
                </m:rPr>
                <w:rPr>
                  <w:rFonts w:ascii="Cambria Math" w:hAnsi="Cambria Math"/>
                </w:rPr>
                <m:t>'</m:t>
              </m:r>
            </m:sup>
          </m:sSup>
          <m:r>
            <m:rPr>
              <m:sty m:val="b"/>
            </m:rPr>
            <w:rPr>
              <w:rFonts w:ascii="Cambria Math" w:hAnsi="Cambria Math"/>
            </w:rPr>
            <m:t>*</m:t>
          </m:r>
          <m:r>
            <m:rPr>
              <m:sty m:val="bi"/>
            </m:rPr>
            <w:rPr>
              <w:rFonts w:ascii="Cambria Math" w:hAnsi="Cambria Math"/>
            </w:rPr>
            <m:t>diag</m:t>
          </m:r>
          <m:d>
            <m:dPr>
              <m:ctrlPr>
                <w:rPr>
                  <w:rFonts w:ascii="Cambria Math" w:hAnsi="Cambria Math"/>
                  <w:b w:val="0"/>
                  <w:bCs w:val="0"/>
                </w:rPr>
              </m:ctrlPr>
            </m:dPr>
            <m:e>
              <m:r>
                <m:rPr>
                  <m:sty m:val="b"/>
                </m:rPr>
                <w:rPr>
                  <w:rFonts w:ascii="Cambria Math" w:hAnsi="Cambria Math"/>
                </w:rPr>
                <m:t>ω</m:t>
              </m:r>
            </m:e>
          </m:d>
        </m:oMath>
      </m:oMathPara>
    </w:p>
    <w:p w14:paraId="51759CC7" w14:textId="7AB7BF49" w:rsidR="0056090D" w:rsidRPr="00F80DA9" w:rsidRDefault="00F80DA9" w:rsidP="00E86063">
      <w:pPr>
        <w:pStyle w:val="Nagwek2"/>
        <w:rPr>
          <w:rFonts w:ascii="Cambria Math" w:hAnsi="Cambria Math"/>
          <w:oMath/>
        </w:rPr>
      </w:pPr>
      <m:oMathPara>
        <m:oMath>
          <m:r>
            <m:rPr>
              <m:sty m:val="bi"/>
            </m:rPr>
            <w:rPr>
              <w:rFonts w:ascii="Cambria Math" w:hAnsi="Cambria Math"/>
            </w:rPr>
            <m:t>K</m:t>
          </m:r>
          <m:r>
            <m:rPr>
              <m:sty m:val="b"/>
            </m:rPr>
            <w:rPr>
              <w:rFonts w:ascii="Cambria Math" w:hAnsi="Cambria Math"/>
            </w:rPr>
            <m:t>=2*α*</m:t>
          </m:r>
          <m:d>
            <m:dPr>
              <m:ctrlPr>
                <w:rPr>
                  <w:rFonts w:ascii="Cambria Math" w:hAnsi="Cambria Math"/>
                  <w:b w:val="0"/>
                  <w:bCs w:val="0"/>
                </w:rPr>
              </m:ctrlPr>
            </m:dPr>
            <m:e>
              <m:r>
                <m:rPr>
                  <m:sty m:val="bi"/>
                </m:rPr>
                <w:rPr>
                  <w:rFonts w:ascii="Cambria Math" w:hAnsi="Cambria Math"/>
                </w:rPr>
                <m:t>S</m:t>
              </m:r>
              <m:r>
                <m:rPr>
                  <m:sty m:val="b"/>
                </m:rPr>
                <w:rPr>
                  <w:rFonts w:ascii="Cambria Math" w:hAnsi="Cambria Math"/>
                </w:rPr>
                <m:t>-0.5</m:t>
              </m:r>
            </m:e>
          </m:d>
          <m:r>
            <m:rPr>
              <m:sty m:val="b"/>
            </m:rPr>
            <w:rPr>
              <w:rFonts w:ascii="Cambria Math" w:hAnsi="Cambria Math"/>
            </w:rPr>
            <m:t>+</m:t>
          </m:r>
          <m:d>
            <m:dPr>
              <m:ctrlPr>
                <w:rPr>
                  <w:rFonts w:ascii="Cambria Math" w:hAnsi="Cambria Math"/>
                  <w:b w:val="0"/>
                  <w:bCs w:val="0"/>
                </w:rPr>
              </m:ctrlPr>
            </m:dPr>
            <m:e>
              <m:r>
                <m:rPr>
                  <m:sty m:val="b"/>
                </m:rPr>
                <w:rPr>
                  <w:rFonts w:ascii="Cambria Math" w:hAnsi="Cambria Math"/>
                </w:rPr>
                <m:t>1-α</m:t>
              </m:r>
            </m:e>
          </m:d>
          <m:r>
            <m:rPr>
              <m:sty m:val="b"/>
            </m:rPr>
            <w:rPr>
              <w:rFonts w:ascii="Cambria Math" w:hAnsi="Cambria Math"/>
            </w:rPr>
            <m:t>*</m:t>
          </m:r>
          <m:r>
            <m:rPr>
              <m:sty m:val="bi"/>
            </m:rPr>
            <w:rPr>
              <w:rFonts w:ascii="Cambria Math" w:hAnsi="Cambria Math"/>
            </w:rPr>
            <m:t>I</m:t>
          </m:r>
        </m:oMath>
      </m:oMathPara>
    </w:p>
    <w:p w14:paraId="7EC9CB27" w14:textId="579B03AC" w:rsidR="00796AFC" w:rsidRPr="00F80DA9" w:rsidRDefault="0056090D" w:rsidP="00796AFC">
      <w:pPr>
        <w:pStyle w:val="Nagwek2"/>
        <w:rPr>
          <w:b w:val="0"/>
          <w:bCs w:val="0"/>
        </w:rPr>
      </w:pPr>
      <w:r w:rsidRPr="00F80DA9">
        <w:rPr>
          <w:b w:val="0"/>
          <w:bCs w:val="0"/>
        </w:rPr>
        <w:t xml:space="preserve">where </w:t>
      </w:r>
      <w:r w:rsidRPr="00F80DA9">
        <w:rPr>
          <w:b w:val="0"/>
          <w:bCs w:val="0"/>
          <w:i/>
          <w:iCs/>
        </w:rPr>
        <w:t>LL'</w:t>
      </w:r>
      <w:r w:rsidRPr="00F80DA9">
        <w:rPr>
          <w:b w:val="0"/>
          <w:bCs w:val="0"/>
        </w:rPr>
        <w:t xml:space="preserve"> is a correlation matrix</w:t>
      </w:r>
      <w:r w:rsidR="000872B8">
        <w:rPr>
          <w:b w:val="0"/>
          <w:bCs w:val="0"/>
        </w:rPr>
        <w:t>, and L is a Cholesky of this matrix</w:t>
      </w:r>
      <w:r w:rsidRPr="00F80DA9">
        <w:rPr>
          <w:b w:val="0"/>
          <w:bCs w:val="0"/>
        </w:rPr>
        <w:t xml:space="preserve">, </w:t>
      </w:r>
      <w:r w:rsidRPr="00F80DA9">
        <w:rPr>
          <w:rFonts w:hint="eastAsia"/>
          <w:b w:val="0"/>
          <w:bCs w:val="0"/>
          <w:i/>
          <w:iCs/>
        </w:rPr>
        <w:t>ω</w:t>
      </w:r>
      <w:r w:rsidRPr="00F80DA9">
        <w:rPr>
          <w:b w:val="0"/>
          <w:bCs w:val="0"/>
        </w:rPr>
        <w:t xml:space="preserve"> is a vector of standard deviations </w:t>
      </w:r>
      <w:r w:rsidR="00A53DA0">
        <w:rPr>
          <w:b w:val="0"/>
          <w:bCs w:val="0"/>
        </w:rPr>
        <w:t xml:space="preserve">for between analyte variability of </w:t>
      </w:r>
      <w:r w:rsidR="00A53DA0" w:rsidRPr="00A53DA0">
        <w:rPr>
          <w:b w:val="0"/>
          <w:bCs w:val="0"/>
          <w:i/>
          <w:iCs/>
        </w:rPr>
        <w:t>log</w:t>
      </w:r>
      <w:r w:rsidR="00A53DA0">
        <w:rPr>
          <w:rFonts w:hint="eastAsia"/>
          <w:b w:val="0"/>
          <w:bCs w:val="0"/>
          <w:i/>
          <w:iCs/>
        </w:rPr>
        <w:t> </w:t>
      </w:r>
      <w:r w:rsidR="00A53DA0" w:rsidRPr="00A53DA0">
        <w:rPr>
          <w:b w:val="0"/>
          <w:bCs w:val="0"/>
          <w:i/>
          <w:iCs/>
        </w:rPr>
        <w:t>kw</w:t>
      </w:r>
      <w:r w:rsidR="00A53DA0">
        <w:rPr>
          <w:b w:val="0"/>
          <w:bCs w:val="0"/>
        </w:rPr>
        <w:t xml:space="preserve"> and </w:t>
      </w:r>
      <w:r w:rsidR="00A53DA0" w:rsidRPr="00A53DA0">
        <w:rPr>
          <w:b w:val="0"/>
          <w:bCs w:val="0"/>
          <w:i/>
          <w:iCs/>
        </w:rPr>
        <w:t>S</w:t>
      </w:r>
      <w:r w:rsidR="00A53DA0" w:rsidRPr="00A53DA0">
        <w:rPr>
          <w:b w:val="0"/>
          <w:bCs w:val="0"/>
          <w:i/>
          <w:iCs/>
          <w:vertAlign w:val="subscript"/>
        </w:rPr>
        <w:t>1</w:t>
      </w:r>
      <w:r w:rsidR="00A53DA0">
        <w:rPr>
          <w:b w:val="0"/>
          <w:bCs w:val="0"/>
        </w:rPr>
        <w:t xml:space="preserve"> values</w:t>
      </w:r>
      <w:r w:rsidRPr="00F80DA9">
        <w:rPr>
          <w:b w:val="0"/>
          <w:bCs w:val="0"/>
        </w:rPr>
        <w:t xml:space="preserve">, </w:t>
      </w:r>
      <w:r w:rsidRPr="00F80DA9">
        <w:rPr>
          <w:b w:val="0"/>
          <w:bCs w:val="0"/>
          <w:i/>
          <w:iCs/>
        </w:rPr>
        <w:t>S</w:t>
      </w:r>
      <w:r w:rsidRPr="00F80DA9">
        <w:rPr>
          <w:b w:val="0"/>
          <w:bCs w:val="0"/>
        </w:rPr>
        <w:t xml:space="preserve"> is a similarity matrix, and </w:t>
      </w:r>
      <w:r w:rsidRPr="00F80DA9">
        <w:rPr>
          <w:b w:val="0"/>
          <w:bCs w:val="0"/>
          <w:i/>
          <w:iCs/>
        </w:rPr>
        <w:t>I</w:t>
      </w:r>
      <w:r w:rsidRPr="00F80DA9">
        <w:rPr>
          <w:b w:val="0"/>
          <w:bCs w:val="0"/>
        </w:rPr>
        <w:t xml:space="preserve"> is the identity matrix. The similarity matrix was simplified by setting </w:t>
      </w:r>
      <w:r w:rsidRPr="00F80DA9">
        <w:rPr>
          <w:b w:val="0"/>
          <w:bCs w:val="0"/>
          <w:i/>
          <w:iCs/>
        </w:rPr>
        <w:t xml:space="preserve">S </w:t>
      </w:r>
      <w:r w:rsidRPr="00F80DA9">
        <w:rPr>
          <w:b w:val="0"/>
          <w:bCs w:val="0"/>
        </w:rPr>
        <w:t xml:space="preserve">= 0 for S &lt; 0.5, treating those analytes as uncorrelated, and scaling values </w:t>
      </w:r>
      <w:r w:rsidRPr="00F80DA9">
        <w:rPr>
          <w:b w:val="0"/>
          <w:bCs w:val="0"/>
          <w:i/>
          <w:iCs/>
        </w:rPr>
        <w:t>S</w:t>
      </w:r>
      <w:r w:rsidRPr="00F80DA9">
        <w:rPr>
          <w:b w:val="0"/>
          <w:bCs w:val="0"/>
        </w:rPr>
        <w:t xml:space="preserve"> ≥ 0.5 by </w:t>
      </w:r>
      <w:r w:rsidRPr="00F80DA9">
        <w:rPr>
          <w:rFonts w:hint="eastAsia"/>
          <w:b w:val="0"/>
          <w:bCs w:val="0"/>
        </w:rPr>
        <w:t>α</w:t>
      </w:r>
      <w:r w:rsidRPr="00F80DA9">
        <w:rPr>
          <w:b w:val="0"/>
          <w:bCs w:val="0"/>
        </w:rPr>
        <w:t xml:space="preserve"> using the above formula.</w:t>
      </w:r>
      <w:r w:rsidR="001254DF" w:rsidRPr="00F80DA9">
        <w:rPr>
          <w:b w:val="0"/>
          <w:bCs w:val="0"/>
        </w:rPr>
        <w:t xml:space="preserve"> Value of 0.5 was </w:t>
      </w:r>
      <w:r w:rsidR="007329C0" w:rsidRPr="00F80DA9">
        <w:rPr>
          <w:b w:val="0"/>
          <w:bCs w:val="0"/>
        </w:rPr>
        <w:t>selected arbitrary as a similarity cut-off.</w:t>
      </w:r>
    </w:p>
    <w:p w14:paraId="444B2974" w14:textId="787C9C9B"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F80DA9">
        <w:rPr>
          <w:b w:val="0"/>
          <w:bCs w:val="0"/>
        </w:rPr>
        <w:t>i</w:t>
      </w:r>
      <w:proofErr w:type="spellEnd"/>
      <w:r w:rsidR="001254DF" w:rsidRPr="00F80DA9">
        <w:rPr>
          <w:b w:val="0"/>
          <w:bCs w:val="0"/>
        </w:rPr>
        <w:t>)</w:t>
      </w:r>
      <w:r w:rsidRPr="00F80DA9">
        <w:rPr>
          <w:b w:val="0"/>
          <w:bCs w:val="0"/>
        </w:rPr>
        <w:t xml:space="preserve"> one for rows (analytes) and </w:t>
      </w:r>
      <w:r w:rsidR="001254DF" w:rsidRPr="00F80DA9">
        <w:rPr>
          <w:b w:val="0"/>
          <w:bCs w:val="0"/>
        </w:rPr>
        <w:t xml:space="preserve">ii) </w:t>
      </w:r>
      <w:r w:rsidRPr="00F80DA9">
        <w:rPr>
          <w:b w:val="0"/>
          <w:bCs w:val="0"/>
        </w:rPr>
        <w:t xml:space="preserve">one for columns (for </w:t>
      </w:r>
      <w:r w:rsidRPr="00F80DA9">
        <w:rPr>
          <w:b w:val="0"/>
          <w:bCs w:val="0"/>
          <w:i/>
          <w:iCs/>
        </w:rPr>
        <w:t>log</w:t>
      </w:r>
      <w:r w:rsidR="003978A1" w:rsidRPr="00F80DA9">
        <w:rPr>
          <w:rFonts w:hint="eastAsia"/>
          <w:b w:val="0"/>
          <w:bCs w:val="0"/>
          <w:i/>
          <w:iCs/>
        </w:rPr>
        <w:t> </w:t>
      </w:r>
      <w:r w:rsidRPr="00F80DA9">
        <w:rPr>
          <w:b w:val="0"/>
          <w:bCs w:val="0"/>
          <w:i/>
          <w:iCs/>
        </w:rPr>
        <w:t>k</w:t>
      </w:r>
      <w:r w:rsidRPr="00F80DA9">
        <w:rPr>
          <w:b w:val="0"/>
          <w:bCs w:val="0"/>
          <w:i/>
          <w:iCs/>
          <w:vertAlign w:val="subscript"/>
        </w:rPr>
        <w:t>w</w:t>
      </w:r>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K (row) and </w:t>
      </w:r>
      <w:r w:rsidRPr="00F80DA9">
        <w:rPr>
          <w:rFonts w:hint="eastAsia"/>
          <w:b w:val="0"/>
          <w:bCs w:val="0"/>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52612">
        <w:rPr>
          <w:b w:val="0"/>
          <w:bCs w:val="0"/>
          <w:i/>
          <w:iCs/>
        </w:rPr>
        <w:t>logkw</w:t>
      </w:r>
      <w:proofErr w:type="spellEnd"/>
      <w:r w:rsidR="00252612">
        <w:rPr>
          <w:b w:val="0"/>
          <w:bCs w:val="0"/>
          <w:i/>
          <w:iCs/>
          <w:vertAlign w:val="subscript"/>
        </w:rPr>
        <w:t xml:space="preserve">  </w:t>
      </w:r>
      <w:r w:rsidR="00252612" w:rsidRPr="00252612">
        <w:rPr>
          <w:b w:val="0"/>
          <w:bCs w:val="0"/>
        </w:rPr>
        <w:t>and S</w:t>
      </w:r>
      <w:r w:rsidR="00252612" w:rsidRPr="00252612">
        <w:rPr>
          <w:b w:val="0"/>
          <w:bCs w:val="0"/>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127C3E71" w:rsidR="00D079B4" w:rsidRPr="00D079B4" w:rsidRDefault="000872B8" w:rsidP="00D079B4">
      <w:r>
        <w:t>Further, t</w:t>
      </w:r>
      <w:r w:rsidR="00D079B4" w:rsidRPr="00D079B4">
        <w:t>o simplify computation, analytes were grouped based on correlation using community detection (</w:t>
      </w:r>
      <w:proofErr w:type="spellStart"/>
      <w:r w:rsidR="00D079B4" w:rsidRPr="00D079B4">
        <w:t>cluster_louvain</w:t>
      </w:r>
      <w:proofErr w:type="spellEnd"/>
      <w:r w:rsidR="00D079B4">
        <w:t>(</w:t>
      </w:r>
      <w:r w:rsidR="00D079B4" w:rsidRPr="00D079B4">
        <w:t>)</w:t>
      </w:r>
      <w:r w:rsidR="00D079B4">
        <w:t>)</w:t>
      </w:r>
      <w:r w:rsidR="00D079B4" w:rsidRPr="00D079B4">
        <w:t>, resulting in clusters of structurally similar compounds. This enabled the partitioning of analytes into blocks, allowing operations on smaller submatrices. The approach significantly reduced computational burden, as Cholesky decompositions of large matrices (n &gt; 1000) are typically slow and resource-intensive</w:t>
      </w:r>
      <w:r w:rsidR="00D079B4">
        <w:t>.</w:t>
      </w:r>
    </w:p>
    <w:p w14:paraId="1F6E52ED" w14:textId="77777777" w:rsidR="00681A67" w:rsidRPr="009D6785" w:rsidRDefault="00681A67" w:rsidP="00E86063">
      <w:pPr>
        <w:pStyle w:val="Nagwek2"/>
      </w:pPr>
      <w:r w:rsidRPr="009D6785">
        <w:t>Priors</w:t>
      </w:r>
    </w:p>
    <w:p w14:paraId="312043B1" w14:textId="5DECAA8E"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r w:rsidR="004772E2">
        <w:t>:</w:t>
      </w:r>
    </w:p>
    <w:p w14:paraId="59647917" w14:textId="1C48D88F" w:rsidR="009D6785" w:rsidRPr="000872B8" w:rsidRDefault="009D174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7034FBE1" w14:textId="1284E2C9" w:rsidR="00350F5F" w:rsidRPr="009D6785" w:rsidRDefault="009D174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r>
            <m:rPr>
              <m:sty m:val="p"/>
            </m:rPr>
            <w:rPr>
              <w:rFonts w:ascii="Cambria Math" w:hAnsi="Cambria Math"/>
            </w:rPr>
            <m:t xml:space="preserve">l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9D174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9D174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48CB3D82" w14:textId="373C8A19" w:rsidR="009D6785" w:rsidRPr="009D6785" w:rsidRDefault="009D174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9D174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522ABB06"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p"/>
            </m:rPr>
            <w:rPr>
              <w:rFonts w:ascii="Cambria Math" w:hAnsi="Cambria Math" w:hint="eastAsia"/>
              <w:lang w:val="pl-PL"/>
            </w:rPr>
            <m:t>×</m:t>
          </m:r>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1FDA9C08" w14:textId="3CE9C65B" w:rsidR="00715D79" w:rsidRDefault="00E12B84" w:rsidP="00715D79">
      <w:pPr>
        <w:pStyle w:val="TAMainText"/>
      </w:pPr>
      <w:r>
        <w:t>LN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rsidR="000872B8">
        <w:t>T[0,1]</w:t>
      </w:r>
      <w:r w:rsidR="000872B8" w:rsidRPr="000872B8">
        <w:t xml:space="preserve"> indicates that the distribution is truncated to the interval [0, 1]</w:t>
      </w:r>
      <w:r w:rsidR="000872B8">
        <w:t xml:space="preserve">, </w:t>
      </w:r>
      <w:r>
        <w:t xml:space="preserve">and </w:t>
      </w:r>
      <w:r w:rsidR="008A7774" w:rsidRPr="008A7774">
        <w:t>LKJ(2) ensure that the density is uniform over correlation matrices of order 2</w:t>
      </w:r>
      <w:r w:rsidR="00715D79">
        <w:t>.</w:t>
      </w:r>
      <w:r w:rsidR="004772E2">
        <w:t xml:space="preserve"> These priors are weakly informative ensuring appropriate regularization of model parameters.</w:t>
      </w:r>
    </w:p>
    <w:p w14:paraId="764D73B9" w14:textId="42F082E6" w:rsidR="00681A67" w:rsidRPr="00715D79" w:rsidRDefault="00681A67" w:rsidP="00715D79">
      <w:pPr>
        <w:pStyle w:val="TAMainText"/>
        <w:rPr>
          <w:b/>
          <w:bCs/>
        </w:rPr>
      </w:pPr>
      <w:r w:rsidRPr="00715D79">
        <w:rPr>
          <w:b/>
          <w:bCs/>
        </w:rPr>
        <w:t>Bayesian Inference</w:t>
      </w:r>
    </w:p>
    <w:p w14:paraId="145D837C" w14:textId="5BF03AE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0812CB">
        <w:instrText xml:space="preserve"> ADDIN ZOTERO_ITEM CSL_CITATION {"citationID":"NG1Oh44P","properties":{"formattedCitation":"\\super 15\\nosupersub{}","plainCitation":"15","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0812CB" w:rsidRPr="000812CB">
        <w:rPr>
          <w:szCs w:val="24"/>
          <w:vertAlign w:val="superscript"/>
        </w:rPr>
        <w:t>15</w:t>
      </w:r>
      <w:r w:rsidR="008A7774">
        <w:fldChar w:fldCharType="end"/>
      </w:r>
      <w:r w:rsidR="008A7774">
        <w:t xml:space="preserve"> </w:t>
      </w:r>
      <w:r w:rsidRPr="008A7774">
        <w:t>software linked with Rstudio</w:t>
      </w:r>
      <w:r w:rsidR="008A7774">
        <w:fldChar w:fldCharType="begin"/>
      </w:r>
      <w:r w:rsidR="000812CB">
        <w:instrText xml:space="preserve"> ADDIN ZOTERO_ITEM CSL_CITATION {"citationID":"ew2rFNv1","properties":{"formattedCitation":"\\super 16\\nosupersub{}","plainCitation":"16","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0812CB" w:rsidRPr="000812CB">
        <w:rPr>
          <w:szCs w:val="24"/>
          <w:vertAlign w:val="superscript"/>
        </w:rPr>
        <w:t>16</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27A7E1AA"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4A54D734"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3A3132AD" w14:textId="7F449D22" w:rsidR="001C7C6D" w:rsidRDefault="00681A67" w:rsidP="001C7C6D">
      <w:pPr>
        <w:pStyle w:val="TAMainText"/>
      </w:pPr>
      <w:r w:rsidRPr="008A7774">
        <w:rPr>
          <w:b/>
        </w:rPr>
        <w:t>Predictions.</w:t>
      </w:r>
      <w:r w:rsidR="00AD3413" w:rsidRPr="008A7774">
        <w:rPr>
          <w:b/>
        </w:rPr>
        <w:t xml:space="preserve"> </w:t>
      </w:r>
      <w:r w:rsidR="001C7C6D">
        <w:t>The applicability of the proposed model was demonstrated by predicting the retention of an analyte conditional on the retention of structurally similar compounds. To evaluate its performance, a cross-validation procedure was employed</w:t>
      </w:r>
      <w:r w:rsidR="00D079B4">
        <w:t xml:space="preserve"> with cr</w:t>
      </w:r>
      <w:r w:rsidR="001C7C6D">
        <w:t xml:space="preserve">oss-validation folds constructed so that, for each held-out analyte, at least one similar (i.e., correlated) analyte remained in the training set. Analytes that did not belong to any correlated group (i.e., </w:t>
      </w:r>
      <w:proofErr w:type="spellStart"/>
      <w:r w:rsidR="001C7C6D">
        <w:t>unclustered</w:t>
      </w:r>
      <w:proofErr w:type="spellEnd"/>
      <w:r w:rsidR="001C7C6D">
        <w:t xml:space="preserve"> analytes) were always included in the training (held-in) set.</w:t>
      </w:r>
    </w:p>
    <w:p w14:paraId="0EC33B47" w14:textId="40576685" w:rsidR="001C7C6D" w:rsidRPr="008A7774" w:rsidRDefault="001C7C6D" w:rsidP="00E86063">
      <w:pPr>
        <w:pStyle w:val="TAMainText"/>
      </w:pPr>
      <w:r>
        <w:t>A similar cross-validation strategy was used to assess predictive uncertainty under the assumption that a single observation is available for each held-out analyte</w:t>
      </w:r>
      <w:r w:rsidR="00D079B4">
        <w:t xml:space="preserve"> </w:t>
      </w:r>
      <w:r>
        <w:t>This reflects a realistic scenario where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15A0FAC5"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a model for analyte-specific chromatographic parameters</w:t>
      </w:r>
      <w:r w:rsidR="007329C0" w:rsidRPr="007329C0">
        <w:t xml:space="preserve"> (</w:t>
      </w:r>
      <w:r w:rsidR="007329C0" w:rsidRPr="007329C0">
        <w:rPr>
          <w:i/>
          <w:iCs/>
        </w:rPr>
        <w:t>log</w:t>
      </w:r>
      <w:r w:rsidR="003978A1">
        <w:rPr>
          <w:rFonts w:hint="eastAsia"/>
          <w:i/>
          <w:iCs/>
        </w:rPr>
        <w:t> </w:t>
      </w:r>
      <w:r w:rsidR="007329C0" w:rsidRPr="007329C0">
        <w:rPr>
          <w:i/>
          <w:iCs/>
        </w:rPr>
        <w:t>P</w:t>
      </w:r>
      <w:r w:rsidR="007329C0" w:rsidRPr="007329C0">
        <w:t xml:space="preserve"> and functional groups </w:t>
      </w:r>
      <w:r w:rsidR="00164575">
        <w:t>further divided into</w:t>
      </w:r>
      <w:r w:rsidR="007329C0" w:rsidRPr="007329C0">
        <w:t xml:space="preserve"> dissociated and non-dissociated</w:t>
      </w:r>
      <w:r w:rsidR="00164575">
        <w:t xml:space="preserve"> groups</w:t>
      </w:r>
      <w:r w:rsidR="007329C0" w:rsidRPr="007329C0">
        <w:t>)</w:t>
      </w:r>
      <w:r w:rsidR="007D1043" w:rsidRPr="007329C0">
        <w:t xml:space="preserve">, </w:t>
      </w:r>
      <w:r w:rsidR="00D079B4">
        <w:t xml:space="preserve">and </w:t>
      </w:r>
      <w:r w:rsidR="007D1043" w:rsidRPr="007329C0">
        <w:t>(</w:t>
      </w:r>
      <w:r w:rsidR="007D1043" w:rsidRPr="00141F4E">
        <w:rPr>
          <w:i/>
          <w:iCs/>
        </w:rPr>
        <w:t>iii</w:t>
      </w:r>
      <w:r w:rsidR="007D1043" w:rsidRPr="007329C0">
        <w:t xml:space="preserve">) a model for functional group effects (regression </w:t>
      </w:r>
      <w:r w:rsidR="007D1043" w:rsidRPr="007329C0">
        <w:lastRenderedPageBreak/>
        <w:t>coefficients for functional group effects)</w:t>
      </w:r>
      <w:r w:rsidR="00F80DA9">
        <w:t xml:space="preserve">. The </w:t>
      </w:r>
      <w:r w:rsidR="00524308">
        <w:t>new</w:t>
      </w:r>
      <w:r w:rsidR="00F80DA9">
        <w:t xml:space="preserve"> component </w:t>
      </w:r>
      <w:r w:rsidR="00715D79">
        <w:t xml:space="preserve">comprised a </w:t>
      </w:r>
      <w:r w:rsidR="00524308">
        <w:t xml:space="preserve">more detailed modeling of analyte parameters covariances and their relationship </w:t>
      </w:r>
      <w:r w:rsidR="00715D79">
        <w:t xml:space="preserve">to </w:t>
      </w:r>
      <w:r w:rsidR="007329C0" w:rsidRPr="007329C0">
        <w:t>similarity matrix.</w:t>
      </w:r>
      <w:r w:rsidR="00164575">
        <w:t xml:space="preserve"> </w:t>
      </w:r>
    </w:p>
    <w:p w14:paraId="17C14B50" w14:textId="39095F8E" w:rsidR="00B23B47" w:rsidRPr="005B7D7D" w:rsidRDefault="004D0F23" w:rsidP="00D46423">
      <w:r w:rsidRPr="005B7D7D">
        <w:t xml:space="preserve">The </w:t>
      </w:r>
      <w:r w:rsidR="007329C0">
        <w:t xml:space="preserve">key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r w:rsidR="00524308">
        <w:t>This values summarize the key population level parameters.</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7FBFC667" w14:textId="17D198E7" w:rsidR="00B2229E" w:rsidRDefault="00B2229E" w:rsidP="00B2229E">
      <w:r>
        <w:t xml:space="preserve">The typical estimates of the </w:t>
      </w:r>
      <w:r w:rsidRPr="002600CE">
        <w:rPr>
          <w:i/>
          <w:iCs/>
        </w:rPr>
        <w:t>log</w:t>
      </w:r>
      <w:r w:rsidR="003978A1">
        <w:rPr>
          <w:rFonts w:hint="eastAsia"/>
          <w:i/>
          <w:iCs/>
        </w:rPr>
        <w:t> </w:t>
      </w:r>
      <w:r w:rsidRPr="002600CE">
        <w:rPr>
          <w:i/>
          <w:iCs/>
        </w:rPr>
        <w:t>k</w:t>
      </w:r>
      <w:r w:rsidRPr="002600CE">
        <w:rPr>
          <w:i/>
          <w:iCs/>
          <w:vertAlign w:val="subscript"/>
        </w:rPr>
        <w:t>w</w:t>
      </w:r>
      <w:r>
        <w:t xml:space="preserve"> and </w:t>
      </w:r>
      <w:r w:rsidRPr="002600CE">
        <w:rPr>
          <w:i/>
          <w:iCs/>
        </w:rPr>
        <w:t>S</w:t>
      </w:r>
      <w:r w:rsidRPr="002600CE">
        <w:rPr>
          <w:i/>
          <w:iCs/>
          <w:vertAlign w:val="subscript"/>
        </w:rPr>
        <w:t>1</w:t>
      </w:r>
      <w:r>
        <w:t xml:space="preserve"> parameters for an analyte with </w:t>
      </w:r>
      <w:r w:rsidRPr="002600CE">
        <w:rPr>
          <w:i/>
          <w:iCs/>
        </w:rPr>
        <w:t>log</w:t>
      </w:r>
      <w:r w:rsidR="003978A1">
        <w:rPr>
          <w:rFonts w:hint="eastAsia"/>
          <w:i/>
          <w:iCs/>
        </w:rPr>
        <w:t> </w:t>
      </w:r>
      <w:r w:rsidRPr="002600CE">
        <w:rPr>
          <w:i/>
          <w:iCs/>
        </w:rPr>
        <w:t>P</w:t>
      </w:r>
      <w:r>
        <w:t xml:space="preserve"> = 2.2 and no functional groups are 3.05 and 3.67, respectively. The </w:t>
      </w:r>
      <w:r w:rsidRPr="002600CE">
        <w:rPr>
          <w:i/>
          <w:iCs/>
        </w:rPr>
        <w:t>S</w:t>
      </w:r>
      <w:r w:rsidRPr="002600CE">
        <w:rPr>
          <w:i/>
          <w:iCs/>
          <w:vertAlign w:val="subscript"/>
        </w:rPr>
        <w:t>2</w:t>
      </w:r>
      <w:r>
        <w:t xml:space="preserve"> parameter is relatively high, with a value of 2.90. The presence of a dissociated group decreases </w:t>
      </w:r>
      <w:r w:rsidRPr="002600CE">
        <w:rPr>
          <w:i/>
          <w:iCs/>
        </w:rPr>
        <w:t>log</w:t>
      </w:r>
      <w:r w:rsidR="003978A1">
        <w:rPr>
          <w:rFonts w:hint="eastAsia"/>
          <w:i/>
          <w:iCs/>
        </w:rPr>
        <w:t> </w:t>
      </w:r>
      <w:r w:rsidRPr="002600CE">
        <w:rPr>
          <w:i/>
          <w:iCs/>
        </w:rPr>
        <w:t>k</w:t>
      </w:r>
      <w:r w:rsidRPr="003978A1">
        <w:rPr>
          <w:i/>
          <w:iCs/>
          <w:vertAlign w:val="subscript"/>
        </w:rPr>
        <w:t>w</w:t>
      </w:r>
      <w:r>
        <w:t xml:space="preserve"> </w:t>
      </w:r>
      <w:r w:rsidR="00C74C47">
        <w:t xml:space="preserve">on average </w:t>
      </w:r>
      <w:r>
        <w:t xml:space="preserve">by 0.35 and increases </w:t>
      </w:r>
      <w:r w:rsidRPr="002600CE">
        <w:rPr>
          <w:i/>
          <w:iCs/>
        </w:rPr>
        <w:t>S</w:t>
      </w:r>
      <w:r w:rsidRPr="002600CE">
        <w:rPr>
          <w:i/>
          <w:iCs/>
          <w:vertAlign w:val="subscript"/>
        </w:rPr>
        <w:t>1</w:t>
      </w:r>
      <w:r>
        <w:t xml:space="preserve"> by 0.30, indicating a meaningful influence of ionization on these parameters.</w:t>
      </w:r>
      <w:r w:rsidR="00C74C47">
        <w:t xml:space="preserve"> </w:t>
      </w:r>
    </w:p>
    <w:p w14:paraId="4683133D" w14:textId="5F604C24" w:rsidR="00B2229E" w:rsidRDefault="00B2229E" w:rsidP="00B2229E">
      <w:r>
        <w:t xml:space="preserve">The effect of </w:t>
      </w:r>
      <w:r w:rsidRPr="002600CE">
        <w:rPr>
          <w:i/>
          <w:iCs/>
        </w:rPr>
        <w:t>log P</w:t>
      </w:r>
      <w:r>
        <w:t xml:space="preserve"> is estimated at 0.86 for </w:t>
      </w:r>
      <w:r w:rsidRPr="002600CE">
        <w:rPr>
          <w:i/>
          <w:iCs/>
        </w:rPr>
        <w:t>log</w:t>
      </w:r>
      <w:r w:rsidR="003978A1">
        <w:rPr>
          <w:rFonts w:hint="eastAsia"/>
          <w:i/>
          <w:iCs/>
        </w:rPr>
        <w:t> </w:t>
      </w:r>
      <w:r w:rsidRPr="002600CE">
        <w:rPr>
          <w:i/>
          <w:iCs/>
        </w:rPr>
        <w:t>k</w:t>
      </w:r>
      <w:r w:rsidRPr="002600CE">
        <w:rPr>
          <w:i/>
          <w:iCs/>
          <w:vertAlign w:val="subscript"/>
        </w:rPr>
        <w:t>w</w:t>
      </w:r>
      <w:r>
        <w:t xml:space="preserve"> and 0.62 for </w:t>
      </w:r>
      <w:r w:rsidRPr="002600CE">
        <w:rPr>
          <w:i/>
          <w:iCs/>
        </w:rPr>
        <w:t>S</w:t>
      </w:r>
      <w:r w:rsidRPr="002600CE">
        <w:rPr>
          <w:i/>
          <w:iCs/>
          <w:vertAlign w:val="subscript"/>
        </w:rPr>
        <w:t>1</w:t>
      </w:r>
      <w:r>
        <w:t xml:space="preserve">, reflecting a strong contribution of hydrophobicity to both </w:t>
      </w:r>
      <w:r w:rsidR="00524308">
        <w:t>retention parameters.</w:t>
      </w:r>
    </w:p>
    <w:p w14:paraId="63DDF884" w14:textId="4C6D0ABD" w:rsidR="004A4958" w:rsidRDefault="00C167AB" w:rsidP="00B2229E">
      <w:r>
        <w:t>The standard deviation for b</w:t>
      </w:r>
      <w:r w:rsidR="004A4958" w:rsidRPr="004A4958">
        <w:t xml:space="preserve">etween-subject variability (BSV) was estimated at 1.41 for </w:t>
      </w:r>
      <w:r w:rsidR="004A4958" w:rsidRPr="003978A1">
        <w:rPr>
          <w:i/>
          <w:iCs/>
        </w:rPr>
        <w:t>log</w:t>
      </w:r>
      <w:r w:rsidR="003978A1">
        <w:rPr>
          <w:rFonts w:hint="eastAsia"/>
          <w:i/>
          <w:iCs/>
        </w:rPr>
        <w:t> </w:t>
      </w:r>
      <w:r w:rsidR="004A4958" w:rsidRPr="003978A1">
        <w:rPr>
          <w:i/>
          <w:iCs/>
        </w:rPr>
        <w:t>k</w:t>
      </w:r>
      <w:r w:rsidR="004D4A2B" w:rsidRPr="003978A1">
        <w:rPr>
          <w:i/>
          <w:iCs/>
          <w:vertAlign w:val="subscript"/>
        </w:rPr>
        <w:t>w</w:t>
      </w:r>
      <w:r w:rsidR="004A4958" w:rsidRPr="004A4958">
        <w:t xml:space="preserve"> and 1.13 for </w:t>
      </w:r>
      <w:r w:rsidR="004A4958" w:rsidRPr="003978A1">
        <w:rPr>
          <w:i/>
          <w:iCs/>
        </w:rPr>
        <w:t>S₁</w:t>
      </w:r>
      <w:r w:rsidR="004A4958" w:rsidRPr="004A4958">
        <w:t>, with a strong positive correlation of 0.88 between them</w:t>
      </w:r>
      <w:r w:rsidR="004D4A2B">
        <w:t xml:space="preserve">, </w:t>
      </w:r>
      <w:r w:rsidR="004A4958" w:rsidRPr="004A4958">
        <w:t xml:space="preserve">indicating substantial shared variability across analytes. The parameter </w:t>
      </w:r>
      <w:r w:rsidR="004A4958" w:rsidRPr="004D4A2B">
        <w:rPr>
          <w:rFonts w:ascii="Times New Roman" w:hAnsi="Times New Roman"/>
          <w:i/>
          <w:iCs/>
        </w:rPr>
        <w:t>ρ</w:t>
      </w:r>
      <w:r w:rsidR="004A4958" w:rsidRPr="004D4A2B">
        <w:rPr>
          <w:rFonts w:hint="eastAsia"/>
          <w:i/>
          <w:iCs/>
        </w:rPr>
        <w:t>²</w:t>
      </w:r>
      <w:r w:rsidR="004A4958" w:rsidRPr="004A4958">
        <w:t xml:space="preserve"> (approximately 0.8) can be interpreted as the proportion of variance in predicted </w:t>
      </w:r>
      <w:r w:rsidR="004A4958" w:rsidRPr="003978A1">
        <w:rPr>
          <w:i/>
          <w:iCs/>
        </w:rPr>
        <w:t>log</w:t>
      </w:r>
      <w:r w:rsidR="003978A1">
        <w:rPr>
          <w:rFonts w:hint="eastAsia"/>
          <w:i/>
          <w:iCs/>
        </w:rPr>
        <w:t> </w:t>
      </w:r>
      <w:r w:rsidR="004A4958" w:rsidRPr="003978A1">
        <w:rPr>
          <w:i/>
          <w:iCs/>
        </w:rPr>
        <w:t>k</w:t>
      </w:r>
      <w:r w:rsidR="004A4958" w:rsidRPr="004A4958">
        <w:t xml:space="preserve"> explained by a single </w:t>
      </w:r>
      <w:r w:rsidR="004A4958" w:rsidRPr="00057BDC">
        <w:rPr>
          <w:i/>
          <w:iCs/>
        </w:rPr>
        <w:t>log k</w:t>
      </w:r>
      <w:r w:rsidR="004A4958" w:rsidRPr="004A4958">
        <w:t xml:space="preserve"> measurement. The residual error (</w:t>
      </w:r>
      <w:r w:rsidR="004A4958" w:rsidRPr="00715D79">
        <w:rPr>
          <w:rFonts w:ascii="Times New Roman" w:hAnsi="Times New Roman"/>
          <w:i/>
          <w:iCs/>
        </w:rPr>
        <w:t>σ</w:t>
      </w:r>
      <w:r w:rsidR="004A4958" w:rsidRPr="004A4958">
        <w:t>) is small, at 0.05, which is consistent with expectations for retention time data. This corresponds to a coefficient of variation (CV) for the retention factor (</w:t>
      </w:r>
      <w:r w:rsidR="004A4958" w:rsidRPr="003978A1">
        <w:rPr>
          <w:i/>
          <w:iCs/>
        </w:rPr>
        <w:t>k</w:t>
      </w:r>
      <w:r w:rsidR="004A4958" w:rsidRPr="004A4958">
        <w:t>) of approximately 11%.</w:t>
      </w:r>
      <w:r w:rsidR="00524308">
        <w:t xml:space="preserve"> </w:t>
      </w:r>
      <w:r w:rsidR="004A4958">
        <w:t xml:space="preserve">Finally, the α parameter was estimated to be 0.71, indicating that for analytes with high similarity, the effective correlation is somewhat attenuated. The squared term, </w:t>
      </w:r>
      <w:r w:rsidR="004A4958" w:rsidRPr="004D4A2B">
        <w:rPr>
          <w:rFonts w:ascii="Times New Roman" w:hAnsi="Times New Roman"/>
          <w:i/>
          <w:iCs/>
        </w:rPr>
        <w:t>α</w:t>
      </w:r>
      <w:r w:rsidR="004A4958" w:rsidRPr="004D4A2B">
        <w:rPr>
          <w:i/>
          <w:iCs/>
        </w:rPr>
        <w:t>²</w:t>
      </w:r>
      <w:r w:rsidR="004A4958">
        <w:t xml:space="preserve"> (approximately 0.5), can be </w:t>
      </w:r>
      <w:r w:rsidR="004D4A2B">
        <w:t xml:space="preserve">approximately </w:t>
      </w:r>
      <w:r w:rsidR="004A4958">
        <w:t>interpreted as the proportion of variance in the predicted log </w:t>
      </w:r>
      <w:r w:rsidR="004A4958">
        <w:rPr>
          <w:rStyle w:val="Uwydatnienie"/>
        </w:rPr>
        <w:t>k</w:t>
      </w:r>
      <w:r w:rsidR="004A4958">
        <w:t xml:space="preserve"> that is explained when the retention of a similar analyte (with similarity score </w:t>
      </w:r>
      <w:r w:rsidR="004A4958">
        <w:rPr>
          <w:rStyle w:val="katex-mathml"/>
        </w:rPr>
        <w:t>of 1</w:t>
      </w:r>
      <w:r w:rsidR="004A4958">
        <w:t>) is known. This represents a substantial level of explained uncertainty.</w:t>
      </w:r>
    </w:p>
    <w:p w14:paraId="180A316D" w14:textId="77777777" w:rsidR="00B6135A" w:rsidRDefault="00B6135A" w:rsidP="00E86063">
      <w:pPr>
        <w:pStyle w:val="TAMainText"/>
      </w:pPr>
      <w:r w:rsidRPr="00B6135A">
        <w:t>The effects of functional groups</w:t>
      </w:r>
      <w:r>
        <w:t xml:space="preserve"> (</w:t>
      </w:r>
      <w:r w:rsidRPr="00B6135A">
        <w:t>population-level parameters</w:t>
      </w:r>
      <w:r>
        <w:t xml:space="preserve">) </w:t>
      </w:r>
      <w:r w:rsidRPr="00B6135A">
        <w:t xml:space="preserve">are shown in Figure 2 for the most common groups in the dataset, and in Figure S2 for the less common ones. The presence of dissociated functional groups, such as aliphatic amine, amidine, and guanidine, tends to significantly decrease </w:t>
      </w:r>
      <w:r w:rsidRPr="00B6135A">
        <w:rPr>
          <w:i/>
          <w:iCs/>
        </w:rPr>
        <w:t>log k</w:t>
      </w:r>
      <w:r w:rsidRPr="00B6135A">
        <w:rPr>
          <w:i/>
          <w:iCs/>
          <w:vertAlign w:val="subscript"/>
        </w:rPr>
        <w:t>w</w:t>
      </w:r>
      <w:r w:rsidRPr="00B6135A">
        <w:t xml:space="preserve"> and increase S</w:t>
      </w:r>
      <w:r w:rsidRPr="00B6135A">
        <w:rPr>
          <w:vertAlign w:val="subscript"/>
        </w:rPr>
        <w:t>1</w:t>
      </w:r>
      <w:r w:rsidRPr="00B6135A">
        <w:t xml:space="preserve">. Non-dissociated groups generally have smaller effects, though several (e.g., </w:t>
      </w:r>
      <w:proofErr w:type="spellStart"/>
      <w:r w:rsidRPr="00B6135A">
        <w:t>annelated</w:t>
      </w:r>
      <w:proofErr w:type="spellEnd"/>
      <w:r w:rsidRPr="00B6135A">
        <w:t xml:space="preserve"> rings, secondary alcohols, primary carbons) still show non-negligible deviations from zero. Figure S reports the </w:t>
      </w:r>
      <w:r w:rsidRPr="00B6135A">
        <w:rPr>
          <w:rFonts w:hint="eastAsia"/>
        </w:rPr>
        <w:t>κ</w:t>
      </w:r>
      <w:r w:rsidRPr="00B6135A">
        <w:t xml:space="preserve"> values, which summarize variability across functional groups: 0.15 and 0.13 for non-dissociated groups, and 0.34 and 0.19 for dissociated groups, </w:t>
      </w:r>
      <w:r w:rsidRPr="00B6135A">
        <w:t xml:space="preserve">for </w:t>
      </w:r>
      <w:r w:rsidRPr="00B6135A">
        <w:rPr>
          <w:i/>
          <w:iCs/>
        </w:rPr>
        <w:t>log k</w:t>
      </w:r>
      <w:r w:rsidRPr="00B6135A">
        <w:rPr>
          <w:i/>
          <w:iCs/>
          <w:vertAlign w:val="subscript"/>
        </w:rPr>
        <w:t>w</w:t>
      </w:r>
      <w:r w:rsidRPr="00B6135A">
        <w:t xml:space="preserve"> and increase S</w:t>
      </w:r>
      <w:r w:rsidRPr="00B6135A">
        <w:rPr>
          <w:vertAlign w:val="subscript"/>
        </w:rPr>
        <w:t>1</w:t>
      </w:r>
      <w:r w:rsidRPr="00B6135A">
        <w:t xml:space="preserve">, respectively. These values suggest that functional groups not dissociated under the experimental pH conditions are expected to affect predictions by approximately </w:t>
      </w:r>
      <w:r w:rsidRPr="00B6135A">
        <w:rPr>
          <w:rFonts w:hint="eastAsia"/>
        </w:rPr>
        <w:t>±</w:t>
      </w:r>
      <w:r w:rsidRPr="00B6135A">
        <w:t xml:space="preserve">0.30 (2 standard deviations). This component of the model supports generalization to analytes containing functional groups not represented in the </w:t>
      </w:r>
      <w:r>
        <w:t>analyzed dataset</w:t>
      </w:r>
      <w:r w:rsidRPr="00B6135A">
        <w:t>.</w:t>
      </w:r>
    </w:p>
    <w:p w14:paraId="1C87C290" w14:textId="05B8C584" w:rsidR="00C96867" w:rsidRPr="00CC6387" w:rsidRDefault="00CB3A8D" w:rsidP="00E86063">
      <w:pPr>
        <w:pStyle w:val="TAMainText"/>
      </w:pPr>
      <w:r>
        <w:rPr>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131C235C" w:rsidR="00C96867" w:rsidRPr="00CC6387" w:rsidRDefault="00C96867" w:rsidP="00E86063">
      <w:pPr>
        <w:pStyle w:val="VAFigureCaption"/>
      </w:pPr>
      <w:r w:rsidRPr="00CC6387">
        <w:t xml:space="preserve">Figure </w:t>
      </w:r>
      <w:r w:rsidR="00E86063">
        <w:t>2</w:t>
      </w:r>
      <w:r w:rsidRPr="00CC6387">
        <w:t>. Summary of the marginal posterior distributions of the</w:t>
      </w:r>
      <w:r w:rsidR="002C5970">
        <w:t xml:space="preserve"> </w:t>
      </w:r>
      <w:r w:rsidR="00E86063">
        <w:t>functional group effects</w:t>
      </w:r>
      <w:r w:rsidRPr="00CC6387">
        <w:t>.</w:t>
      </w:r>
      <w:r w:rsidR="002C5970">
        <w:t xml:space="preserve"> The subset of most common function groups is </w:t>
      </w:r>
      <w:r w:rsidR="0017275F">
        <w:t>presented</w:t>
      </w:r>
      <w:r w:rsidR="002C5970">
        <w:t xml:space="preserve"> (&gt;10 across all analytes)</w:t>
      </w:r>
      <w:r w:rsidR="00E12B84">
        <w:t>. The plot for remaining functional groups is presented in Figure S2.</w:t>
      </w:r>
    </w:p>
    <w:p w14:paraId="29DE00FE" w14:textId="07623DCF" w:rsidR="001C7C6D" w:rsidRDefault="001C7C6D" w:rsidP="00E86063">
      <w:pPr>
        <w:pStyle w:val="TAMainText"/>
      </w:pPr>
      <w:r w:rsidRPr="001C7C6D">
        <w:t xml:space="preserve">The distributions of analyte-specific chromatographic parameters are shown in Figures S4 and S5, either directly or as eta plots, which capture unexplained variability. Here, eta represents the deviation of an individual analyte's parameter from its expected (population-level) value. One way to assess the influence of the similarity matrix on predictions is by examining the posterior correlations between individual eta values. The presence of such correlations indicates shared information between analytes. </w:t>
      </w:r>
      <w:r w:rsidR="00715D79">
        <w:t xml:space="preserve">Incorporating the similarity matrix </w:t>
      </w:r>
      <w:r w:rsidRPr="001C7C6D">
        <w:t>reduces these correlations</w:t>
      </w:r>
      <w:r w:rsidR="00057BDC">
        <w:t xml:space="preserve">, </w:t>
      </w:r>
      <w:r w:rsidRPr="001C7C6D">
        <w:t>particularly for highly similar analytes</w:t>
      </w:r>
      <w:r>
        <w:t xml:space="preserve">, </w:t>
      </w:r>
      <w:r w:rsidRPr="001C7C6D">
        <w:t>as illustrated in Figure 3.</w:t>
      </w:r>
      <w:r w:rsidR="00715D79">
        <w:t xml:space="preserve"> In this figure, the high </w:t>
      </w:r>
      <w:r w:rsidR="00B6135A">
        <w:t xml:space="preserve">posterior </w:t>
      </w:r>
      <w:r w:rsidR="00715D79">
        <w:t>correlation for similarities higher the &gt;0.5 are significantly reduced (Figure 3A vs Figure 3B</w:t>
      </w:r>
      <w:r w:rsidR="00B6135A">
        <w:t>) supporting the proposed row covariance structure of the matrix normal distribution.</w:t>
      </w:r>
    </w:p>
    <w:p w14:paraId="39967136" w14:textId="223FE061" w:rsidR="002C499D" w:rsidRDefault="002C499D" w:rsidP="002C499D">
      <w:r w:rsidRPr="001C7C6D">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2FB79966" w14:textId="496B7436" w:rsidR="002C499D" w:rsidRDefault="002C499D" w:rsidP="002C499D">
      <w:r w:rsidRPr="001C7C6D">
        <w:t xml:space="preserve">Cross-validation-based predictions are shown in Figure 4, demonstrating a moderate to substantial reduction in prediction uncertainty compared to population-based predictions. This </w:t>
      </w:r>
      <w:r w:rsidRPr="001C7C6D">
        <w:lastRenderedPageBreak/>
        <w:t>reduction is summarized for two scenarios: one using population-level predictions</w:t>
      </w:r>
      <w:r w:rsidR="00B6135A">
        <w:t xml:space="preserve"> conditional on the retention of analytes included in the held-out data</w:t>
      </w:r>
      <w:r w:rsidRPr="001C7C6D">
        <w:t xml:space="preserve"> </w:t>
      </w:r>
      <w:r w:rsidR="00B6135A">
        <w:t>and</w:t>
      </w:r>
      <w:r w:rsidRPr="001C7C6D">
        <w:t xml:space="preserve"> without any </w:t>
      </w:r>
      <w:r w:rsidR="00B6135A">
        <w:t xml:space="preserve">individual level </w:t>
      </w:r>
      <w:r w:rsidRPr="001C7C6D">
        <w:t xml:space="preserve">observations and another using limited data, </w:t>
      </w:r>
      <w:r w:rsidR="00B6135A">
        <w:t xml:space="preserve">conditional on </w:t>
      </w:r>
      <w:r w:rsidRPr="001C7C6D">
        <w:t>a single observation. The extent of variance reduction varied widely, depending on the analyte</w:t>
      </w:r>
      <w:r w:rsidRPr="001C7C6D">
        <w:rPr>
          <w:rFonts w:hint="eastAsia"/>
        </w:rPr>
        <w:t>’</w:t>
      </w:r>
      <w:r w:rsidRPr="001C7C6D">
        <w:t xml:space="preserve">s similarity to others. As shown in Figure 5, analytes with similarity scores between 0.8 and 1 experienced a notable reduction in </w:t>
      </w:r>
      <w:r w:rsidR="00B6135A">
        <w:t xml:space="preserve">log l </w:t>
      </w:r>
      <w:r w:rsidRPr="001C7C6D">
        <w:t>retention factor uncertainty</w:t>
      </w:r>
      <w:r w:rsidRPr="001C7C6D">
        <w:rPr>
          <w:rFonts w:hint="eastAsia"/>
        </w:rPr>
        <w:t>—</w:t>
      </w:r>
      <w:r w:rsidRPr="001C7C6D">
        <w:t>typically in the range of 20</w:t>
      </w:r>
      <w:r w:rsidRPr="001C7C6D">
        <w:rPr>
          <w:rFonts w:hint="eastAsia"/>
        </w:rPr>
        <w:t>–</w:t>
      </w:r>
      <w:r w:rsidRPr="001C7C6D">
        <w:t>60%.</w:t>
      </w:r>
      <w:r>
        <w:t xml:space="preserve"> The presence of single observation reduces the variance by additional 80% due to the correlation of </w:t>
      </w:r>
      <w:r w:rsidRPr="00A10CA0">
        <w:rPr>
          <w:i/>
          <w:iCs/>
        </w:rPr>
        <w:t>log</w:t>
      </w:r>
      <w:r w:rsidRPr="00A10CA0">
        <w:rPr>
          <w:rFonts w:hint="eastAsia"/>
          <w:i/>
          <w:iCs/>
        </w:rPr>
        <w:t> </w:t>
      </w:r>
      <w:r w:rsidRPr="00A10CA0">
        <w:rPr>
          <w:i/>
          <w:iCs/>
        </w:rPr>
        <w:t>k</w:t>
      </w:r>
      <w:r w:rsidRPr="00A10CA0">
        <w:rPr>
          <w:i/>
          <w:iCs/>
          <w:vertAlign w:val="subscript"/>
        </w:rPr>
        <w:t>w</w:t>
      </w:r>
      <w:r>
        <w:t xml:space="preserve"> and </w:t>
      </w:r>
      <w:r w:rsidRPr="006342E3">
        <w:rPr>
          <w:i/>
          <w:iCs/>
        </w:rPr>
        <w:t>S</w:t>
      </w:r>
      <w:r w:rsidRPr="006342E3">
        <w:rPr>
          <w:i/>
          <w:iCs/>
          <w:vertAlign w:val="subscript"/>
        </w:rPr>
        <w:t>1</w:t>
      </w:r>
      <w:r>
        <w:t xml:space="preserve"> (Figure 4A vs. Figure 5B). </w:t>
      </w:r>
    </w:p>
    <w:p w14:paraId="74684694" w14:textId="3A56AAAA"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674E7EB3"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707E2105" w14:textId="77777777" w:rsidR="00B6135A" w:rsidRDefault="00B6135A" w:rsidP="00B6135A">
      <w:pPr>
        <w:pStyle w:val="TAMainText"/>
      </w:pPr>
      <w:r>
        <w:t>The proposed multilevel modeling approach contrasts with the approach proposed by Haddad et al.</w:t>
      </w:r>
      <w:r>
        <w:fldChar w:fldCharType="begin"/>
      </w:r>
      <w:r>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Pr>
          <w:rFonts w:hint="eastAsia"/>
        </w:rPr>
        <w:instrText>η</w:instrText>
      </w:r>
      <w:r>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Pr>
          <w:rFonts w:hint="eastAsia"/>
        </w:rPr>
        <w:instrText>“</w:instrText>
      </w:r>
      <w:r>
        <w:instrText>federation of local models</w:instrText>
      </w:r>
      <w:r>
        <w:rPr>
          <w:rFonts w:hint="eastAsia"/>
        </w:rPr>
        <w:instrText>”</w:instrText>
      </w:r>
      <w:r>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Pr>
          <w:rFonts w:hint="eastAsia"/>
        </w:rPr>
        <w:instrText>–</w:instrText>
      </w:r>
      <w:r>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Pr="000812CB">
        <w:rPr>
          <w:szCs w:val="24"/>
          <w:vertAlign w:val="superscript"/>
        </w:rPr>
        <w:t>1,2</w:t>
      </w:r>
      <w:r>
        <w:fldChar w:fldCharType="end"/>
      </w:r>
      <w:r>
        <w:t xml:space="preserve">, known as localized quantitative QSRR modeling. Their method identifies analytes similar to the target analyte from an available database using predefined similarity measures, such as structural similarity (e.g., </w:t>
      </w:r>
      <w:proofErr w:type="spellStart"/>
      <w:r>
        <w:t>Tanimoto</w:t>
      </w:r>
      <w:proofErr w:type="spellEnd"/>
      <w:r>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 local specificity with global information sharing. In addition the Bayesian component quantifies uncertainty that is relevant when used for predictions when limited experimental information is available.</w:t>
      </w:r>
    </w:p>
    <w:p w14:paraId="495F8500" w14:textId="060AD594" w:rsidR="00B6135A" w:rsidRPr="00B6135A" w:rsidRDefault="00B6135A" w:rsidP="00B6135A">
      <w:pPr>
        <w:pStyle w:val="TAMainText"/>
      </w:pPr>
      <w:r w:rsidRPr="00EE20B5">
        <w:t>Accurate predictions</w:t>
      </w:r>
      <w:r>
        <w:t xml:space="preserve"> (with well-</w:t>
      </w:r>
      <w:r w:rsidRPr="00524308">
        <w:t>construct</w:t>
      </w:r>
      <w:r>
        <w:t>ed</w:t>
      </w:r>
      <w:r w:rsidRPr="00524308">
        <w:t xml:space="preserve"> and calibrate</w:t>
      </w:r>
      <w:r>
        <w:t>d</w:t>
      </w:r>
      <w:r w:rsidRPr="00524308">
        <w:t xml:space="preserve"> uncertainties</w:t>
      </w:r>
      <w:r>
        <w:t>)</w:t>
      </w:r>
      <w:r w:rsidRPr="00EE20B5">
        <w:t xml:space="preserve"> are critically important</w:t>
      </w:r>
      <w:r>
        <w:fldChar w:fldCharType="begin"/>
      </w:r>
      <w:r>
        <w:instrText xml:space="preserve"> ADDIN ZOTERO_ITEM CSL_CITATION {"citationID":"HiprnqUs","properties":{"formattedCitation":"\\super 17\\nosupersub{}","plainCitation":"17","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Pr>
          <w:rFonts w:hint="eastAsia"/>
        </w:rPr>
        <w:instrText>φ</w:instrText>
      </w:r>
      <w:r>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Pr>
          <w:rFonts w:hint="eastAsia"/>
        </w:rPr>
        <w:instrText>φ</w:instrText>
      </w:r>
      <w:r>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Pr>
          <w:rFonts w:hint="eastAsia"/>
        </w:rPr>
        <w:instrText>–</w:instrText>
      </w:r>
      <w:r>
        <w:instrText>liquid adsorption and gradient chromatography. No model calibration is necessary; however, they require universal conventions for the accurate determination of true retention factors (for 1 &lt; k &lt; 30) as a function of the experimental variables (</w:instrText>
      </w:r>
      <w:r>
        <w:rPr>
          <w:rFonts w:hint="eastAsia"/>
        </w:rPr>
        <w:instrText>φ</w:instrText>
      </w:r>
      <w:r>
        <w:instrText xml:space="preserve">, T, pH, and I) and of the true column/system parameters (V0, Vdwell, dispersion volume, </w:instrText>
      </w:r>
      <w:r>
        <w:rPr>
          <w:rFonts w:hint="eastAsia"/>
        </w:rPr>
        <w:instrText>σ</w:instrText>
      </w:r>
      <w:r>
        <w:instrText xml:space="preserve">, and relaxation volume, </w:instrText>
      </w:r>
      <w:r>
        <w:rPr>
          <w:rFonts w:hint="eastAsia"/>
        </w:rPr>
        <w:instrText>τ</w:instrText>
      </w:r>
      <w:r>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Pr>
          <w:rFonts w:hint="eastAsia"/>
        </w:rPr>
        <w:instrText>–</w:instrText>
      </w:r>
      <w:r>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Pr>
          <w:rFonts w:hint="eastAsia"/>
        </w:rPr>
        <w:instrText>–</w:instrText>
      </w:r>
      <w:r>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Pr="000812CB">
        <w:rPr>
          <w:szCs w:val="24"/>
          <w:vertAlign w:val="superscript"/>
        </w:rPr>
        <w:t>17</w:t>
      </w:r>
      <w:r>
        <w:fldChar w:fldCharType="end"/>
      </w:r>
      <w:r w:rsidRPr="00EE20B5">
        <w:t>, and this model further advances efforts to develop more reliable and precise prediction tools</w:t>
      </w:r>
      <w:r>
        <w:t xml:space="preserve"> in chromatography. Since the model handles </w:t>
      </w:r>
      <w:r w:rsidR="004F3891">
        <w:t>uncertainties</w:t>
      </w:r>
      <w:r>
        <w:t xml:space="preserve"> it can</w:t>
      </w:r>
      <w:r w:rsidR="004F3891">
        <w:t xml:space="preserve"> also be effectively used to solve various </w:t>
      </w:r>
      <w:r>
        <w:t xml:space="preserve">decision </w:t>
      </w:r>
      <w:r w:rsidR="004F3891">
        <w:t>problems encountered by chromatographer</w:t>
      </w:r>
      <w:r w:rsidR="004F3891">
        <w:fldChar w:fldCharType="begin"/>
      </w:r>
      <w:r w:rsidR="004F3891">
        <w:instrText xml:space="preserve"> ADDIN ZOTERO_ITEM CSL_CITATION {"citationID":"5tTcNkDT","properties":{"formattedCitation":"\\super 18\\uc0\\u8211{}21\\nosupersub{}","plainCitation":"18</w:instrText>
      </w:r>
      <w:r w:rsidR="004F3891">
        <w:rPr>
          <w:rFonts w:hint="eastAsia"/>
        </w:rPr>
        <w:instrText>–</w:instrText>
      </w:r>
      <w:r w:rsidR="004F3891">
        <w:instrText>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4F3891">
        <w:rPr>
          <w:rFonts w:hint="eastAsia"/>
        </w:rPr>
        <w:instrText>ł</w:instrText>
      </w:r>
      <w:r w:rsidR="004F3891">
        <w:instrText xml:space="preserve">"}],"issued":{"date-parts":[["2025",4,12]]}}}],"schema":"https://github.com/citation-style-language/schema/raw/master/csl-citation.json"} </w:instrText>
      </w:r>
      <w:r w:rsidR="004F3891">
        <w:fldChar w:fldCharType="separate"/>
      </w:r>
      <w:r w:rsidR="004F3891" w:rsidRPr="004F3891">
        <w:rPr>
          <w:szCs w:val="24"/>
          <w:vertAlign w:val="superscript"/>
        </w:rPr>
        <w:t>18–21</w:t>
      </w:r>
      <w:r w:rsidR="004F3891">
        <w:fldChar w:fldCharType="end"/>
      </w:r>
      <w:r w:rsidR="004772E2">
        <w:t>.</w:t>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3AC29303" w:rsidR="00C96867" w:rsidRPr="002A42E7" w:rsidRDefault="00C96867" w:rsidP="002C5970">
      <w:pPr>
        <w:pStyle w:val="VAFigureCaption"/>
      </w:pPr>
      <w:r w:rsidRPr="00CC6387">
        <w:t xml:space="preserve">Figure </w:t>
      </w:r>
      <w:r w:rsidR="00C152F0">
        <w:t>4</w:t>
      </w:r>
      <w:r w:rsidRPr="00CC6387">
        <w:t xml:space="preserve">. </w:t>
      </w:r>
      <w:r w:rsidR="002C5970">
        <w:t xml:space="preserve">Predictions represented as posterior median (line) and 5th-95th percentiles (areas) for 10 exemplary analytes. </w:t>
      </w:r>
      <w:r w:rsidR="008478FA">
        <w:t>The gray area represents population p</w:t>
      </w:r>
      <w:r w:rsidR="002C5970">
        <w:t>redictions corresponding to future observations given only population-level parameters and predictors.</w:t>
      </w:r>
      <w:r w:rsidR="008478FA">
        <w:t xml:space="preserve"> The blue area represents the individual predictions conditional </w:t>
      </w:r>
      <w:r w:rsidR="00141F4E">
        <w:t>on the retention of other analytes</w:t>
      </w:r>
      <w:r w:rsidR="008478FA">
        <w:t xml:space="preserve"> (A)</w:t>
      </w:r>
      <w:r w:rsidR="004746D3">
        <w:t>, and</w:t>
      </w:r>
      <w:r w:rsidR="008478FA">
        <w:t xml:space="preserve"> </w:t>
      </w:r>
      <w:r w:rsidR="00141F4E">
        <w:t xml:space="preserve">additionally on </w:t>
      </w:r>
      <w:r w:rsidR="004746D3">
        <w:t xml:space="preserve">the single </w:t>
      </w:r>
      <w:r w:rsidR="00141F4E">
        <w:t>observed</w:t>
      </w:r>
      <w:r w:rsidR="004746D3">
        <w:t xml:space="preserve"> data (the smallest observed </w:t>
      </w:r>
      <w:r w:rsidR="004746D3" w:rsidRPr="003978A1">
        <w:rPr>
          <w:i/>
          <w:iCs/>
        </w:rPr>
        <w:t>log</w:t>
      </w:r>
      <w:r w:rsidR="003978A1" w:rsidRPr="003978A1">
        <w:rPr>
          <w:rFonts w:hint="eastAsia"/>
          <w:i/>
          <w:iCs/>
        </w:rPr>
        <w:t> </w:t>
      </w:r>
      <w:r w:rsidR="004746D3" w:rsidRPr="003978A1">
        <w:rPr>
          <w:i/>
          <w:iCs/>
        </w:rPr>
        <w:t>k</w:t>
      </w:r>
      <w:r w:rsidR="008C5056">
        <w:rPr>
          <w:i/>
          <w:iCs/>
        </w:rPr>
        <w:t xml:space="preserve"> </w:t>
      </w:r>
      <w:r w:rsidR="008C5056">
        <w:t>depicted as a red dot</w:t>
      </w:r>
      <w:r w:rsidR="004746D3">
        <w:t xml:space="preserve">) </w:t>
      </w:r>
      <w:r w:rsidR="008478FA">
        <w:t xml:space="preserve">(B). </w:t>
      </w:r>
      <w:r w:rsidR="00E12B84">
        <w:t>The narrower blue lines indicates the added predictive value of similarity matrix</w:t>
      </w:r>
      <w:r w:rsidR="00011705">
        <w:t xml:space="preserve"> (A) and similarity matrix + single observation (B)</w:t>
      </w:r>
      <w:r w:rsidR="00E12B84">
        <w:t>.</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4132F16F" w14:textId="77777777" w:rsidR="00681A67" w:rsidRPr="008A7774" w:rsidRDefault="00681A67" w:rsidP="00E86063">
      <w:pPr>
        <w:pStyle w:val="Nagwek1"/>
      </w:pPr>
      <w:r w:rsidRPr="008A7774">
        <w:t>CONCLUSIONS</w:t>
      </w:r>
    </w:p>
    <w:p w14:paraId="1EA527F8" w14:textId="638BC479" w:rsidR="008A7774" w:rsidRDefault="008A7774" w:rsidP="00C152F0">
      <w:pPr>
        <w:pStyle w:val="Nagwek1"/>
        <w:rPr>
          <w:b w:val="0"/>
          <w:bCs w:val="0"/>
        </w:rPr>
      </w:pPr>
      <w:r w:rsidRPr="00C152F0">
        <w:rPr>
          <w:b w:val="0"/>
          <w:bCs w:val="0"/>
        </w:rPr>
        <w:t xml:space="preserve">This work focuses on multilevel modeling of isocratic HPLC retention data incorporating structural similarity between analytes. </w:t>
      </w:r>
      <w:r w:rsidR="00C152F0" w:rsidRPr="00C152F0">
        <w:rPr>
          <w:b w:val="0"/>
          <w:bCs w:val="0"/>
        </w:rPr>
        <w:t>The</w:t>
      </w:r>
      <w:r w:rsidR="00C152F0">
        <w:rPr>
          <w:b w:val="0"/>
          <w:bCs w:val="0"/>
        </w:rPr>
        <w:t xml:space="preserve"> usefulness of the</w:t>
      </w:r>
      <w:r w:rsidR="00C152F0" w:rsidRPr="00C152F0">
        <w:rPr>
          <w:b w:val="0"/>
          <w:bCs w:val="0"/>
        </w:rPr>
        <w:t xml:space="preserve"> proposed approach was demonstrated using a publicly available dataset comprising </w:t>
      </w:r>
      <w:r w:rsidR="00C152F0" w:rsidRPr="00C152F0">
        <w:rPr>
          <w:b w:val="0"/>
          <w:bCs w:val="0"/>
        </w:rPr>
        <w:lastRenderedPageBreak/>
        <w:t>isocratic RP-HPLC retention time measurements for 1,026 analytes</w:t>
      </w:r>
      <w:r w:rsidR="00C152F0">
        <w:rPr>
          <w:b w:val="0"/>
          <w:bCs w:val="0"/>
        </w:rPr>
        <w:t xml:space="preserve"> with </w:t>
      </w:r>
      <w:r w:rsidR="00C152F0" w:rsidRPr="00C152F0">
        <w:rPr>
          <w:b w:val="0"/>
          <w:bCs w:val="0"/>
        </w:rPr>
        <w:t xml:space="preserve">several analyte pairs exhibit high structural similarity. </w:t>
      </w:r>
      <w:r w:rsidR="001E059D">
        <w:rPr>
          <w:b w:val="0"/>
          <w:bCs w:val="0"/>
        </w:rPr>
        <w:t>This works demonstrates that s</w:t>
      </w:r>
      <w:r w:rsidR="00C152F0" w:rsidRPr="00C152F0">
        <w:rPr>
          <w:b w:val="0"/>
          <w:bCs w:val="0"/>
        </w:rPr>
        <w:t xml:space="preserve">tructural similarity (such as </w:t>
      </w:r>
      <w:proofErr w:type="spellStart"/>
      <w:r w:rsidR="00C152F0" w:rsidRPr="00C152F0">
        <w:rPr>
          <w:b w:val="0"/>
          <w:bCs w:val="0"/>
        </w:rPr>
        <w:t>Tanimoto</w:t>
      </w:r>
      <w:proofErr w:type="spellEnd"/>
      <w:r w:rsidR="00C152F0" w:rsidRPr="00C152F0">
        <w:rPr>
          <w:b w:val="0"/>
          <w:bCs w:val="0"/>
        </w:rPr>
        <w:t xml:space="preserve"> </w:t>
      </w:r>
      <w:r w:rsidR="00296A78" w:rsidRPr="00C152F0">
        <w:rPr>
          <w:b w:val="0"/>
          <w:bCs w:val="0"/>
        </w:rPr>
        <w:t>similarity</w:t>
      </w:r>
      <w:r w:rsidR="00C152F0" w:rsidRPr="00C152F0">
        <w:rPr>
          <w:b w:val="0"/>
          <w:bCs w:val="0"/>
        </w:rPr>
        <w:t xml:space="preserve"> metric) can be easily calculated from SMILES representations and help predicting analyte retention if experimental data of structurally similar analytes is available.</w:t>
      </w:r>
      <w:r w:rsidR="002600CE">
        <w:rPr>
          <w:b w:val="0"/>
          <w:bCs w:val="0"/>
        </w:rPr>
        <w:t xml:space="preserve"> </w:t>
      </w:r>
      <w:r w:rsidR="00A10CA0">
        <w:rPr>
          <w:b w:val="0"/>
          <w:bCs w:val="0"/>
        </w:rPr>
        <w:t xml:space="preserve">Up to </w:t>
      </w:r>
      <w:r w:rsidR="0058003C">
        <w:rPr>
          <w:b w:val="0"/>
          <w:bCs w:val="0"/>
        </w:rPr>
        <w:t>60</w:t>
      </w:r>
      <w:r w:rsidR="002600CE">
        <w:rPr>
          <w:b w:val="0"/>
          <w:bCs w:val="0"/>
        </w:rPr>
        <w:t xml:space="preserve">% reduction of </w:t>
      </w:r>
      <w:r w:rsidR="00A10CA0">
        <w:rPr>
          <w:b w:val="0"/>
          <w:bCs w:val="0"/>
        </w:rPr>
        <w:t>logarithm of retention</w:t>
      </w:r>
      <w:r w:rsidR="002600CE">
        <w:rPr>
          <w:b w:val="0"/>
          <w:bCs w:val="0"/>
        </w:rPr>
        <w:t xml:space="preserve"> factor uncertainty is expected </w:t>
      </w:r>
      <w:r w:rsidR="00B6135A">
        <w:rPr>
          <w:b w:val="0"/>
          <w:bCs w:val="0"/>
        </w:rPr>
        <w:t>when the retention data of</w:t>
      </w:r>
      <w:r w:rsidR="002600CE">
        <w:rPr>
          <w:b w:val="0"/>
          <w:bCs w:val="0"/>
        </w:rPr>
        <w:t xml:space="preserve"> </w:t>
      </w:r>
      <w:r w:rsidR="00A10CA0">
        <w:rPr>
          <w:b w:val="0"/>
          <w:bCs w:val="0"/>
        </w:rPr>
        <w:t xml:space="preserve">highly similar </w:t>
      </w:r>
      <w:r w:rsidR="002600CE">
        <w:rPr>
          <w:b w:val="0"/>
          <w:bCs w:val="0"/>
        </w:rPr>
        <w:t>analyt</w:t>
      </w:r>
      <w:r w:rsidR="00A10CA0">
        <w:rPr>
          <w:b w:val="0"/>
          <w:bCs w:val="0"/>
        </w:rPr>
        <w:t>es</w:t>
      </w:r>
      <w:r w:rsidR="00B6135A">
        <w:rPr>
          <w:b w:val="0"/>
          <w:bCs w:val="0"/>
        </w:rPr>
        <w:t xml:space="preserve"> is available.</w:t>
      </w:r>
    </w:p>
    <w:p w14:paraId="6F9393A5" w14:textId="139D8FDF"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7D343DEC"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OF</w:t>
      </w:r>
      <w:r w:rsidR="004E7BD3">
        <w:t xml:space="preserve">; </w:t>
      </w:r>
      <w:r w:rsidR="004E7BD3" w:rsidRPr="004E7BD3">
        <w:t>Figure S4. Individual parameters</w:t>
      </w:r>
      <w:r w:rsidR="004E7BD3">
        <w:t xml:space="preserve">; </w:t>
      </w:r>
      <w:r w:rsidR="004E7BD3" w:rsidRPr="004E7BD3">
        <w:t>Figure S5. Eta plots</w:t>
      </w:r>
      <w:r w:rsidR="004E7BD3">
        <w:t xml:space="preserve">; </w:t>
      </w:r>
      <w:r w:rsidR="004E7BD3" w:rsidRPr="004E7BD3">
        <w:t>Figure S6. Compare limited data predictions.</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7A3FAE7D" w14:textId="77777777" w:rsidR="004F3891" w:rsidRPr="004F3891" w:rsidRDefault="008A7774" w:rsidP="004F3891">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4F3891" w:rsidRPr="004F3891">
        <w:t>(1)</w:t>
      </w:r>
      <w:r w:rsidR="004F3891" w:rsidRPr="004F3891">
        <w:tab/>
        <w:t xml:space="preserve">Wen, Y.; Talebi, M.; Amos, R. I. J.; Szucs, R.; Dolan, J. W.; Pohl, C. A.; Haddad, P. R. Retention Prediction in Reversed Phase High Performance Liquid Chromatography Using Quantitative Structure-Retention Relationships Applied to the Hydrophobic Subtraction Model. </w:t>
      </w:r>
      <w:r w:rsidR="004F3891" w:rsidRPr="004F3891">
        <w:rPr>
          <w:i/>
          <w:iCs/>
        </w:rPr>
        <w:t>Journal of Chromatography A</w:t>
      </w:r>
      <w:r w:rsidR="004F3891" w:rsidRPr="004F3891">
        <w:t xml:space="preserve"> </w:t>
      </w:r>
      <w:r w:rsidR="004F3891" w:rsidRPr="004F3891">
        <w:rPr>
          <w:b/>
          <w:bCs/>
        </w:rPr>
        <w:t>2018</w:t>
      </w:r>
      <w:r w:rsidR="004F3891" w:rsidRPr="004F3891">
        <w:t xml:space="preserve">, </w:t>
      </w:r>
      <w:r w:rsidR="004F3891" w:rsidRPr="004F3891">
        <w:rPr>
          <w:i/>
          <w:iCs/>
        </w:rPr>
        <w:t>1541</w:t>
      </w:r>
      <w:r w:rsidR="004F3891" w:rsidRPr="004F3891">
        <w:t>, 1–11. https://doi.org/10.1016/j.chroma.2018.01.053.</w:t>
      </w:r>
    </w:p>
    <w:p w14:paraId="7815D7C2" w14:textId="77777777" w:rsidR="004F3891" w:rsidRPr="004F3891" w:rsidRDefault="004F3891" w:rsidP="004F3891">
      <w:pPr>
        <w:pStyle w:val="Bibliografia"/>
      </w:pPr>
      <w:r w:rsidRPr="004F3891">
        <w:t>(2)</w:t>
      </w:r>
      <w:r w:rsidRPr="004F3891">
        <w:tab/>
        <w:t xml:space="preserve">Park, S. H.; Talebi, M.; Amos, R. I. J.; Tyteca, E.; Haddad, P. R.; Szucs, R.; Pohl, C. A.; Dolan, J. W. Towards a Chromatographic Similarity Index to Establish Localised Quantitative Structure-Retention Relationships for Retention Prediction. II Use of Tanimoto Similarity Index in Ion Chromatography. </w:t>
      </w:r>
      <w:r w:rsidRPr="004F3891">
        <w:rPr>
          <w:i/>
          <w:iCs/>
        </w:rPr>
        <w:t>Journal of Chromatography A</w:t>
      </w:r>
      <w:r w:rsidRPr="004F3891">
        <w:t xml:space="preserve"> </w:t>
      </w:r>
      <w:r w:rsidRPr="004F3891">
        <w:rPr>
          <w:b/>
          <w:bCs/>
        </w:rPr>
        <w:t>2017</w:t>
      </w:r>
      <w:r w:rsidRPr="004F3891">
        <w:t xml:space="preserve">, </w:t>
      </w:r>
      <w:r w:rsidRPr="004F3891">
        <w:rPr>
          <w:i/>
          <w:iCs/>
        </w:rPr>
        <w:t>1523</w:t>
      </w:r>
      <w:r w:rsidRPr="004F3891">
        <w:t>, 173–182. https://doi.org/10.1016/j.chroma.2017.02.054.</w:t>
      </w:r>
    </w:p>
    <w:p w14:paraId="79033279" w14:textId="77777777" w:rsidR="004F3891" w:rsidRPr="004F3891" w:rsidRDefault="004F3891" w:rsidP="004F3891">
      <w:pPr>
        <w:pStyle w:val="Bibliografia"/>
      </w:pPr>
      <w:r w:rsidRPr="004F3891">
        <w:t>(3)</w:t>
      </w:r>
      <w:r w:rsidRPr="004F3891">
        <w:tab/>
        <w:t xml:space="preserve">Wiczling, P.; Kamedulska, A.; Kubik, Ł. Application of Bayesian Multilevel Modeling in the Quantitative Structure-Retention Relationship Studies of Heterogeneous Compounds. </w:t>
      </w:r>
      <w:r w:rsidRPr="004F3891">
        <w:rPr>
          <w:i/>
          <w:iCs/>
        </w:rPr>
        <w:t>Anal Chem</w:t>
      </w:r>
      <w:r w:rsidRPr="004F3891">
        <w:t xml:space="preserve"> </w:t>
      </w:r>
      <w:r w:rsidRPr="004F3891">
        <w:rPr>
          <w:b/>
          <w:bCs/>
        </w:rPr>
        <w:t>2021</w:t>
      </w:r>
      <w:r w:rsidRPr="004F3891">
        <w:t xml:space="preserve">, </w:t>
      </w:r>
      <w:r w:rsidRPr="004F3891">
        <w:rPr>
          <w:i/>
          <w:iCs/>
        </w:rPr>
        <w:t>93</w:t>
      </w:r>
      <w:r w:rsidRPr="004F3891">
        <w:t xml:space="preserve"> (18), 6961–6971. https://doi.org/10.1021/acs.analchem.0c05227.</w:t>
      </w:r>
    </w:p>
    <w:p w14:paraId="0AB435AF" w14:textId="77777777" w:rsidR="004F3891" w:rsidRPr="004F3891" w:rsidRDefault="004F3891" w:rsidP="004F3891">
      <w:pPr>
        <w:pStyle w:val="Bibliografia"/>
      </w:pPr>
      <w:r w:rsidRPr="004F3891">
        <w:t>(4)</w:t>
      </w:r>
      <w:r w:rsidRPr="004F3891">
        <w:tab/>
        <w:t xml:space="preserve">Kamedulska, A.; Kubik, Ł.; Wiczling, P. Statistical Analysis of Isocratic Chromatographic Data Using Bayesian Modeling. </w:t>
      </w:r>
      <w:r w:rsidRPr="004F3891">
        <w:rPr>
          <w:i/>
          <w:iCs/>
        </w:rPr>
        <w:t>Analytical and Bioanalytical Chemistry</w:t>
      </w:r>
      <w:r w:rsidRPr="004F3891">
        <w:t xml:space="preserve"> </w:t>
      </w:r>
      <w:r w:rsidRPr="004F3891">
        <w:rPr>
          <w:b/>
          <w:bCs/>
        </w:rPr>
        <w:t>2022</w:t>
      </w:r>
      <w:r w:rsidRPr="004F3891">
        <w:t xml:space="preserve">, </w:t>
      </w:r>
      <w:r w:rsidRPr="004F3891">
        <w:rPr>
          <w:i/>
          <w:iCs/>
        </w:rPr>
        <w:t>414</w:t>
      </w:r>
      <w:r w:rsidRPr="004F3891">
        <w:t xml:space="preserve"> (11), 3471–348. https://doi.org/10.1007/s00216-022-03968-x.</w:t>
      </w:r>
    </w:p>
    <w:p w14:paraId="3E7C3971" w14:textId="77777777" w:rsidR="004F3891" w:rsidRPr="004F3891" w:rsidRDefault="004F3891" w:rsidP="004F3891">
      <w:pPr>
        <w:pStyle w:val="Bibliografia"/>
      </w:pPr>
      <w:r w:rsidRPr="004F3891">
        <w:t>(5)</w:t>
      </w:r>
      <w:r w:rsidRPr="004F3891">
        <w:tab/>
        <w:t xml:space="preserve">Kamedulska, A.; Kubik, Ł.; Jacyna, J.; Struck-Lewicka, W.; Markuszewski, M. J.; Wiczling, P. Toward the General Mechanistic Model of Liquid Chromatographic </w:t>
      </w:r>
      <w:r w:rsidRPr="004F3891">
        <w:t xml:space="preserve">Retention. </w:t>
      </w:r>
      <w:r w:rsidRPr="004F3891">
        <w:rPr>
          <w:i/>
          <w:iCs/>
        </w:rPr>
        <w:t>Anal. Chem.</w:t>
      </w:r>
      <w:r w:rsidRPr="004F3891">
        <w:t xml:space="preserve"> </w:t>
      </w:r>
      <w:r w:rsidRPr="004F3891">
        <w:rPr>
          <w:b/>
          <w:bCs/>
        </w:rPr>
        <w:t>2022</w:t>
      </w:r>
      <w:r w:rsidRPr="004F3891">
        <w:t xml:space="preserve">, </w:t>
      </w:r>
      <w:r w:rsidRPr="004F3891">
        <w:rPr>
          <w:i/>
          <w:iCs/>
        </w:rPr>
        <w:t>94</w:t>
      </w:r>
      <w:r w:rsidRPr="004F3891">
        <w:t xml:space="preserve"> (31), 11070–11080. https://doi.org/10.1021/acs.analchem.2c02034.</w:t>
      </w:r>
    </w:p>
    <w:p w14:paraId="3EB466BD" w14:textId="77777777" w:rsidR="004F3891" w:rsidRPr="004F3891" w:rsidRDefault="004F3891" w:rsidP="004F3891">
      <w:pPr>
        <w:pStyle w:val="Bibliografia"/>
      </w:pPr>
      <w:r w:rsidRPr="004F3891">
        <w:t>(6)</w:t>
      </w:r>
      <w:r w:rsidRPr="004F3891">
        <w:tab/>
        <w:t xml:space="preserve">Wiczling, P. Analyzing Chromatographic Data Using Multilevel Modeling. </w:t>
      </w:r>
      <w:r w:rsidRPr="004F3891">
        <w:rPr>
          <w:i/>
          <w:iCs/>
        </w:rPr>
        <w:t>Anal Bioanal Chem</w:t>
      </w:r>
      <w:r w:rsidRPr="004F3891">
        <w:t xml:space="preserve"> </w:t>
      </w:r>
      <w:r w:rsidRPr="004F3891">
        <w:rPr>
          <w:b/>
          <w:bCs/>
        </w:rPr>
        <w:t>2018</w:t>
      </w:r>
      <w:r w:rsidRPr="004F3891">
        <w:t xml:space="preserve">, </w:t>
      </w:r>
      <w:r w:rsidRPr="004F3891">
        <w:rPr>
          <w:i/>
          <w:iCs/>
        </w:rPr>
        <w:t>410</w:t>
      </w:r>
      <w:r w:rsidRPr="004F3891">
        <w:t xml:space="preserve"> (16), 3905–3915. https://doi.org/10.1007/s00216-018-1061-3.</w:t>
      </w:r>
    </w:p>
    <w:p w14:paraId="29D62D77" w14:textId="77777777" w:rsidR="004F3891" w:rsidRPr="004F3891" w:rsidRDefault="004F3891" w:rsidP="004F3891">
      <w:pPr>
        <w:pStyle w:val="Bibliografia"/>
      </w:pPr>
      <w:r w:rsidRPr="004F3891">
        <w:t>(7)</w:t>
      </w:r>
      <w:r w:rsidRPr="004F3891">
        <w:tab/>
        <w:t xml:space="preserve">Wiczling, P.; Kamedulska, A. Comparison of Chromatographic Stationary Phases Using a Bayesian-Based Multilevel Model. </w:t>
      </w:r>
      <w:r w:rsidRPr="004F3891">
        <w:rPr>
          <w:i/>
          <w:iCs/>
        </w:rPr>
        <w:t>Anal Chem</w:t>
      </w:r>
      <w:r w:rsidRPr="004F3891">
        <w:t xml:space="preserve"> </w:t>
      </w:r>
      <w:r w:rsidRPr="004F3891">
        <w:rPr>
          <w:b/>
          <w:bCs/>
        </w:rPr>
        <w:t>2024</w:t>
      </w:r>
      <w:r w:rsidRPr="004F3891">
        <w:t xml:space="preserve">, </w:t>
      </w:r>
      <w:r w:rsidRPr="004F3891">
        <w:rPr>
          <w:i/>
          <w:iCs/>
        </w:rPr>
        <w:t>96</w:t>
      </w:r>
      <w:r w:rsidRPr="004F3891">
        <w:t xml:space="preserve"> (3), 1310–1319. https://doi.org/10.1021/acs.analchem.3c04697.</w:t>
      </w:r>
    </w:p>
    <w:p w14:paraId="189AE8AD" w14:textId="77777777" w:rsidR="004F3891" w:rsidRPr="004F3891" w:rsidRDefault="004F3891" w:rsidP="004F3891">
      <w:pPr>
        <w:pStyle w:val="Bibliografia"/>
      </w:pPr>
      <w:r w:rsidRPr="004F3891">
        <w:t>(8)</w:t>
      </w:r>
      <w:r w:rsidRPr="004F3891">
        <w:tab/>
        <w:t xml:space="preserve">Kubik, Ł.; Kaliszan, R.; Wiczling, P. Analysis of Isocratic-Chromatographic-Retention Data Using Bayesian Multilevel Modeling. </w:t>
      </w:r>
      <w:r w:rsidRPr="004F3891">
        <w:rPr>
          <w:i/>
          <w:iCs/>
        </w:rPr>
        <w:t>Anal Chem</w:t>
      </w:r>
      <w:r w:rsidRPr="004F3891">
        <w:t xml:space="preserve"> </w:t>
      </w:r>
      <w:r w:rsidRPr="004F3891">
        <w:rPr>
          <w:b/>
          <w:bCs/>
        </w:rPr>
        <w:t>2018</w:t>
      </w:r>
      <w:r w:rsidRPr="004F3891">
        <w:t xml:space="preserve">, </w:t>
      </w:r>
      <w:r w:rsidRPr="004F3891">
        <w:rPr>
          <w:i/>
          <w:iCs/>
        </w:rPr>
        <w:t>90</w:t>
      </w:r>
      <w:r w:rsidRPr="004F3891">
        <w:t xml:space="preserve"> (22), 13670–13679. https://doi.org/10.1021/acs.analchem.8b04033.</w:t>
      </w:r>
    </w:p>
    <w:p w14:paraId="09DD0267" w14:textId="77777777" w:rsidR="004F3891" w:rsidRPr="004F3891" w:rsidRDefault="004F3891" w:rsidP="004F3891">
      <w:pPr>
        <w:pStyle w:val="Bibliografia"/>
      </w:pPr>
      <w:r w:rsidRPr="004F3891">
        <w:t>(9)</w:t>
      </w:r>
      <w:r w:rsidRPr="004F3891">
        <w:tab/>
        <w:t xml:space="preserve">Wiczling, P.; Kubik, Ł.; Kaliszan, R. Maximum A Posteriori Bayesian Estimation of Chromatographic Parameters by Limited Number of Experiments. </w:t>
      </w:r>
      <w:r w:rsidRPr="004F3891">
        <w:rPr>
          <w:i/>
          <w:iCs/>
        </w:rPr>
        <w:t>Anal Chem</w:t>
      </w:r>
      <w:r w:rsidRPr="004F3891">
        <w:t xml:space="preserve"> </w:t>
      </w:r>
      <w:r w:rsidRPr="004F3891">
        <w:rPr>
          <w:b/>
          <w:bCs/>
        </w:rPr>
        <w:t>2015</w:t>
      </w:r>
      <w:r w:rsidRPr="004F3891">
        <w:t xml:space="preserve">, </w:t>
      </w:r>
      <w:r w:rsidRPr="004F3891">
        <w:rPr>
          <w:i/>
          <w:iCs/>
        </w:rPr>
        <w:t>87</w:t>
      </w:r>
      <w:r w:rsidRPr="004F3891">
        <w:t xml:space="preserve"> (14), 7241–7249. https://doi.org/10.1021/acs.analchem.5b01195.</w:t>
      </w:r>
    </w:p>
    <w:p w14:paraId="7EB1DCD1" w14:textId="77777777" w:rsidR="004F3891" w:rsidRPr="004F3891" w:rsidRDefault="004F3891" w:rsidP="004F3891">
      <w:pPr>
        <w:pStyle w:val="Bibliografia"/>
      </w:pPr>
      <w:r w:rsidRPr="004F3891">
        <w:t>(10)</w:t>
      </w:r>
      <w:r w:rsidRPr="004F3891">
        <w:tab/>
      </w:r>
      <w:r w:rsidRPr="004F3891">
        <w:rPr>
          <w:i/>
          <w:iCs/>
        </w:rPr>
        <w:t>retentionprediction.org/hplc - accurate HPLC retention prediction</w:t>
      </w:r>
      <w:r w:rsidRPr="004F3891">
        <w:t>. https://www.retentionprediction.org/hplc/database/ (accessed 2025-07-17).</w:t>
      </w:r>
    </w:p>
    <w:p w14:paraId="08712EFF" w14:textId="77777777" w:rsidR="004F3891" w:rsidRPr="004F3891" w:rsidRDefault="004F3891" w:rsidP="004F3891">
      <w:pPr>
        <w:pStyle w:val="Bibliografia"/>
      </w:pPr>
      <w:r w:rsidRPr="004F3891">
        <w:t>(11)</w:t>
      </w:r>
      <w:r w:rsidRPr="004F3891">
        <w:tab/>
        <w:t xml:space="preserve">Boswell, P. G.; Schellenberg, J. R.; Carr, P. W.; Cohen, J. D.; Hegeman, A. D. A Study on Retention “Projection” as a Supplementary Means for Compound Identification by Liquid Chromatography–Mass Spectrometry Capable of Predicting Retention with Different Gradients, Flow Rates, and Instruments. </w:t>
      </w:r>
      <w:r w:rsidRPr="004F3891">
        <w:rPr>
          <w:i/>
          <w:iCs/>
        </w:rPr>
        <w:t>Journal of Chromatography A</w:t>
      </w:r>
      <w:r w:rsidRPr="004F3891">
        <w:t xml:space="preserve"> </w:t>
      </w:r>
      <w:r w:rsidRPr="004F3891">
        <w:rPr>
          <w:b/>
          <w:bCs/>
        </w:rPr>
        <w:t>2011</w:t>
      </w:r>
      <w:r w:rsidRPr="004F3891">
        <w:t xml:space="preserve">, </w:t>
      </w:r>
      <w:r w:rsidRPr="004F3891">
        <w:rPr>
          <w:i/>
          <w:iCs/>
        </w:rPr>
        <w:t>1218</w:t>
      </w:r>
      <w:r w:rsidRPr="004F3891">
        <w:t xml:space="preserve"> (38), 6732–6741. https://doi.org/10.1016/j.chroma.2011.07.105.</w:t>
      </w:r>
    </w:p>
    <w:p w14:paraId="7924A3DB" w14:textId="77777777" w:rsidR="004F3891" w:rsidRPr="004F3891" w:rsidRDefault="004F3891" w:rsidP="004F3891">
      <w:pPr>
        <w:pStyle w:val="Bibliografia"/>
      </w:pPr>
      <w:r w:rsidRPr="004F3891">
        <w:t>(12)</w:t>
      </w:r>
      <w:r w:rsidRPr="004F3891">
        <w:tab/>
        <w:t xml:space="preserve">Boswell, P. G.; Schellenberg, J. R.; Carr, P. W.; Cohen, J. D.; Hegeman, A. D. Easy and Accurate High-Performance Liquid Chromatography Retention Prediction with Different Gradients, Flow Rates, and Instruments by Back-Calculation of Gradient and Flow Rate Profiles. </w:t>
      </w:r>
      <w:r w:rsidRPr="004F3891">
        <w:rPr>
          <w:i/>
          <w:iCs/>
        </w:rPr>
        <w:t>Journal of Chromatography A</w:t>
      </w:r>
      <w:r w:rsidRPr="004F3891">
        <w:t xml:space="preserve"> </w:t>
      </w:r>
      <w:r w:rsidRPr="004F3891">
        <w:rPr>
          <w:b/>
          <w:bCs/>
        </w:rPr>
        <w:t>2011</w:t>
      </w:r>
      <w:r w:rsidRPr="004F3891">
        <w:t xml:space="preserve">, </w:t>
      </w:r>
      <w:r w:rsidRPr="004F3891">
        <w:rPr>
          <w:i/>
          <w:iCs/>
        </w:rPr>
        <w:t>1218</w:t>
      </w:r>
      <w:r w:rsidRPr="004F3891">
        <w:t xml:space="preserve"> (38), 6742–6749. https://doi.org/10.1016/j.chroma.2011.07.070.</w:t>
      </w:r>
    </w:p>
    <w:p w14:paraId="0DAF03BE" w14:textId="77777777" w:rsidR="004F3891" w:rsidRPr="004F3891" w:rsidRDefault="004F3891" w:rsidP="004F3891">
      <w:pPr>
        <w:pStyle w:val="Bibliografia"/>
      </w:pPr>
      <w:r w:rsidRPr="004F3891">
        <w:t>(13)</w:t>
      </w:r>
      <w:r w:rsidRPr="004F3891">
        <w:tab/>
        <w:t>Landrum, G.; Tosco, P.; Kelley, B.; Rodriguez, R.; Cosgrove, D.; Vianello, R.; sriniker; Gedeck, P.; Jones, G.; Kawashima, E.; NadineSchneider; Nealschneider, D.; Dalke, A.; Swain, M.; Cole, B.; tadhurst-cdd; Turk, S.; Savelev, A.; Vaucher, A.; Wójcikowski, M.; Take, I.; Walker, R.; Scalfani, V. F.; Faara, H.; Ujihara, K.; Probst, D.; Maeder, N.; Monat, J.; Lehtivarjo, J.; godin,  guillaume. Rdkit/Rdkit: 2025_03_4 (Q1 2025) Release, 2025. https://doi.org/10.5281/zenodo.15773589.</w:t>
      </w:r>
    </w:p>
    <w:p w14:paraId="0E2F5B2E" w14:textId="77777777" w:rsidR="004F3891" w:rsidRPr="004F3891" w:rsidRDefault="004F3891" w:rsidP="004F3891">
      <w:pPr>
        <w:pStyle w:val="Bibliografia"/>
      </w:pPr>
      <w:r w:rsidRPr="004F3891">
        <w:t>(14)</w:t>
      </w:r>
      <w:r w:rsidRPr="004F3891">
        <w:tab/>
        <w:t xml:space="preserve">Nikitas, P.; Pappa-Louisi, A. Retention Models for Isocratic and Gradient Elution in Reversed-Phase Liquid Chromatography. </w:t>
      </w:r>
      <w:r w:rsidRPr="004F3891">
        <w:rPr>
          <w:i/>
          <w:iCs/>
        </w:rPr>
        <w:t>Journal of Chromatography A</w:t>
      </w:r>
      <w:r w:rsidRPr="004F3891">
        <w:t xml:space="preserve"> </w:t>
      </w:r>
      <w:r w:rsidRPr="004F3891">
        <w:rPr>
          <w:b/>
          <w:bCs/>
        </w:rPr>
        <w:t>2009</w:t>
      </w:r>
      <w:r w:rsidRPr="004F3891">
        <w:t xml:space="preserve">, </w:t>
      </w:r>
      <w:r w:rsidRPr="004F3891">
        <w:rPr>
          <w:i/>
          <w:iCs/>
        </w:rPr>
        <w:t>1216</w:t>
      </w:r>
      <w:r w:rsidRPr="004F3891">
        <w:t xml:space="preserve"> (10), 1737–1755. https://doi.org/10.1016/j.chroma.2008.09.051.</w:t>
      </w:r>
    </w:p>
    <w:p w14:paraId="49C9AE4E" w14:textId="77777777" w:rsidR="004F3891" w:rsidRPr="004F3891" w:rsidRDefault="004F3891" w:rsidP="004F3891">
      <w:pPr>
        <w:pStyle w:val="Bibliografia"/>
      </w:pPr>
      <w:r w:rsidRPr="004F3891">
        <w:t>(15)</w:t>
      </w:r>
      <w:r w:rsidRPr="004F3891">
        <w:tab/>
        <w:t xml:space="preserve">Carpenter, B.; Gelman, A.; Hoffman, M. D.; Lee, D.; Goodrich, B.; Betancourt, M.; Brubaker, M.; Guo, J.; Li, P.; Riddell, A. Stan: A Probabilistic Programming Language. </w:t>
      </w:r>
      <w:r w:rsidRPr="004F3891">
        <w:rPr>
          <w:i/>
          <w:iCs/>
        </w:rPr>
        <w:t>Journal of statistical software</w:t>
      </w:r>
      <w:r w:rsidRPr="004F3891">
        <w:t xml:space="preserve"> </w:t>
      </w:r>
      <w:r w:rsidRPr="004F3891">
        <w:rPr>
          <w:b/>
          <w:bCs/>
        </w:rPr>
        <w:t>2017</w:t>
      </w:r>
      <w:r w:rsidRPr="004F3891">
        <w:t xml:space="preserve">, </w:t>
      </w:r>
      <w:r w:rsidRPr="004F3891">
        <w:rPr>
          <w:i/>
          <w:iCs/>
        </w:rPr>
        <w:t>76</w:t>
      </w:r>
      <w:r w:rsidRPr="004F3891">
        <w:t xml:space="preserve"> (1).</w:t>
      </w:r>
    </w:p>
    <w:p w14:paraId="5930C1D2" w14:textId="77777777" w:rsidR="004F3891" w:rsidRPr="004F3891" w:rsidRDefault="004F3891" w:rsidP="004F3891">
      <w:pPr>
        <w:pStyle w:val="Bibliografia"/>
      </w:pPr>
      <w:r w:rsidRPr="004F3891">
        <w:t>(16)</w:t>
      </w:r>
      <w:r w:rsidRPr="004F3891">
        <w:tab/>
        <w:t xml:space="preserve">RStudio Team. </w:t>
      </w:r>
      <w:r w:rsidRPr="004F3891">
        <w:rPr>
          <w:i/>
          <w:iCs/>
        </w:rPr>
        <w:t>RStudio: Integrated Development Environment for R</w:t>
      </w:r>
      <w:r w:rsidRPr="004F3891">
        <w:t>; RStudio, PBC.: Boston, MA, 2020.</w:t>
      </w:r>
    </w:p>
    <w:p w14:paraId="3E888D2D" w14:textId="77777777" w:rsidR="004F3891" w:rsidRPr="004F3891" w:rsidRDefault="004F3891" w:rsidP="004F3891">
      <w:pPr>
        <w:pStyle w:val="Bibliografia"/>
      </w:pPr>
      <w:r w:rsidRPr="004F3891">
        <w:t>(17)</w:t>
      </w:r>
      <w:r w:rsidRPr="004F3891">
        <w:tab/>
        <w:t xml:space="preserve">Gritti, F. Perspective on the Future Approaches to Predict Retention in Liquid Chromatography. </w:t>
      </w:r>
      <w:r w:rsidRPr="004F3891">
        <w:rPr>
          <w:i/>
          <w:iCs/>
        </w:rPr>
        <w:t>Anal. Chem.</w:t>
      </w:r>
      <w:r w:rsidRPr="004F3891">
        <w:t xml:space="preserve"> </w:t>
      </w:r>
      <w:r w:rsidRPr="004F3891">
        <w:rPr>
          <w:b/>
          <w:bCs/>
        </w:rPr>
        <w:t>2021</w:t>
      </w:r>
      <w:r w:rsidRPr="004F3891">
        <w:t xml:space="preserve">, </w:t>
      </w:r>
      <w:r w:rsidRPr="004F3891">
        <w:rPr>
          <w:i/>
          <w:iCs/>
        </w:rPr>
        <w:t>93</w:t>
      </w:r>
      <w:r w:rsidRPr="004F3891">
        <w:t xml:space="preserve"> (14), 5653–5664. https://doi.org/10.1021/acs.analchem.0c05078.</w:t>
      </w:r>
    </w:p>
    <w:p w14:paraId="179CC2CE" w14:textId="77777777" w:rsidR="004F3891" w:rsidRPr="004F3891" w:rsidRDefault="004F3891" w:rsidP="004F3891">
      <w:pPr>
        <w:pStyle w:val="Bibliografia"/>
      </w:pPr>
      <w:r w:rsidRPr="004F3891">
        <w:t>(18)</w:t>
      </w:r>
      <w:r w:rsidRPr="004F3891">
        <w:tab/>
        <w:t xml:space="preserve">Wiczling, P. Evaluation of Sequential Bayesian-Based Method Development Procedures for Chromatographic Problems Involving One, Two, and Three Analytes. </w:t>
      </w:r>
      <w:r w:rsidRPr="004F3891">
        <w:rPr>
          <w:i/>
          <w:iCs/>
        </w:rPr>
        <w:lastRenderedPageBreak/>
        <w:t>SEPARATION SCIENCE PLUS</w:t>
      </w:r>
      <w:r w:rsidRPr="004F3891">
        <w:t xml:space="preserve">, 2018, </w:t>
      </w:r>
      <w:r w:rsidRPr="004F3891">
        <w:rPr>
          <w:i/>
          <w:iCs/>
        </w:rPr>
        <w:t>1</w:t>
      </w:r>
      <w:r w:rsidRPr="004F3891">
        <w:t>, 63–75. https://doi.org/10.1002/sscp.201700037.</w:t>
      </w:r>
    </w:p>
    <w:p w14:paraId="73EA08F0" w14:textId="77777777" w:rsidR="004F3891" w:rsidRPr="004F3891" w:rsidRDefault="004F3891" w:rsidP="004F3891">
      <w:pPr>
        <w:pStyle w:val="Bibliografia"/>
      </w:pPr>
      <w:r w:rsidRPr="004F3891">
        <w:t>(19)</w:t>
      </w:r>
      <w:r w:rsidRPr="004F3891">
        <w:tab/>
        <w:t xml:space="preserve">Yamamoto, Y.; Yajima, T.; Kawajiri, Y. Uncertainty Quantification for Chromatography Model Parameters by Bayesian Inference Using Sequential Monte Carlo Method. </w:t>
      </w:r>
      <w:r w:rsidRPr="004F3891">
        <w:rPr>
          <w:i/>
          <w:iCs/>
        </w:rPr>
        <w:t>Chemical Engineering Research and Design</w:t>
      </w:r>
      <w:r w:rsidRPr="004F3891">
        <w:t xml:space="preserve"> </w:t>
      </w:r>
      <w:r w:rsidRPr="004F3891">
        <w:rPr>
          <w:b/>
          <w:bCs/>
        </w:rPr>
        <w:t>2021</w:t>
      </w:r>
      <w:r w:rsidRPr="004F3891">
        <w:t xml:space="preserve">, </w:t>
      </w:r>
      <w:r w:rsidRPr="004F3891">
        <w:rPr>
          <w:i/>
          <w:iCs/>
        </w:rPr>
        <w:t>175</w:t>
      </w:r>
      <w:r w:rsidRPr="004F3891">
        <w:t>, 223–237. https://doi.org/10.1016/j.cherd.2021.09.003.</w:t>
      </w:r>
    </w:p>
    <w:p w14:paraId="7465D08D" w14:textId="77777777" w:rsidR="004F3891" w:rsidRPr="004F3891" w:rsidRDefault="004F3891" w:rsidP="004F3891">
      <w:pPr>
        <w:pStyle w:val="Bibliografia"/>
      </w:pPr>
      <w:r w:rsidRPr="004F3891">
        <w:t>(20)</w:t>
      </w:r>
      <w:r w:rsidRPr="004F3891">
        <w:tab/>
        <w:t xml:space="preserve">Bosten, E.; Pardon, M.; Chen, K.; Koppen, V.; Van Herck, G.; Hellings, M.; Cabooter, D. Assisted Active Learning for Model-Based Method Development in Liquid </w:t>
      </w:r>
      <w:r w:rsidRPr="004F3891">
        <w:t xml:space="preserve">Chromatography. </w:t>
      </w:r>
      <w:r w:rsidRPr="004F3891">
        <w:rPr>
          <w:i/>
          <w:iCs/>
        </w:rPr>
        <w:t>Anal. Chem.</w:t>
      </w:r>
      <w:r w:rsidRPr="004F3891">
        <w:t xml:space="preserve"> </w:t>
      </w:r>
      <w:r w:rsidRPr="004F3891">
        <w:rPr>
          <w:b/>
          <w:bCs/>
        </w:rPr>
        <w:t>2024</w:t>
      </w:r>
      <w:r w:rsidRPr="004F3891">
        <w:t xml:space="preserve">, </w:t>
      </w:r>
      <w:r w:rsidRPr="004F3891">
        <w:rPr>
          <w:i/>
          <w:iCs/>
        </w:rPr>
        <w:t>96</w:t>
      </w:r>
      <w:r w:rsidRPr="004F3891">
        <w:t xml:space="preserve"> (33), 13699–13709. https://doi.org/10.1021/acs.analchem.4c02700.</w:t>
      </w:r>
    </w:p>
    <w:p w14:paraId="00FEAAB0" w14:textId="77777777" w:rsidR="004F3891" w:rsidRPr="004F3891" w:rsidRDefault="004F3891" w:rsidP="004F3891">
      <w:pPr>
        <w:pStyle w:val="Bibliografia"/>
      </w:pPr>
      <w:r w:rsidRPr="004F3891">
        <w:t>(21)</w:t>
      </w:r>
      <w:r w:rsidRPr="004F3891">
        <w:tab/>
        <w:t xml:space="preserve">Wiczling, P. Leveraging Prior Knowledge for Improved Retention Prediction in Reversed-Phase HPLC. </w:t>
      </w:r>
      <w:r w:rsidRPr="004F3891">
        <w:rPr>
          <w:i/>
          <w:iCs/>
        </w:rPr>
        <w:t>J Chromatogr A</w:t>
      </w:r>
      <w:r w:rsidRPr="004F3891">
        <w:t xml:space="preserve"> </w:t>
      </w:r>
      <w:r w:rsidRPr="004F3891">
        <w:rPr>
          <w:b/>
          <w:bCs/>
        </w:rPr>
        <w:t>2025</w:t>
      </w:r>
      <w:r w:rsidRPr="004F3891">
        <w:t xml:space="preserve">, </w:t>
      </w:r>
      <w:r w:rsidRPr="004F3891">
        <w:rPr>
          <w:i/>
          <w:iCs/>
        </w:rPr>
        <w:t>1746</w:t>
      </w:r>
      <w:r w:rsidRPr="004F3891">
        <w:t>, 465787. https://doi.org/10.1016/j.chroma.2025.465787.</w:t>
      </w:r>
    </w:p>
    <w:p w14:paraId="585A3563" w14:textId="635FFA2B"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82DBB" w14:textId="77777777" w:rsidR="009D174B" w:rsidRDefault="009D174B" w:rsidP="006F1F34">
      <w:r>
        <w:separator/>
      </w:r>
    </w:p>
    <w:p w14:paraId="0B6F5BFE" w14:textId="77777777" w:rsidR="009D174B" w:rsidRDefault="009D174B"/>
    <w:p w14:paraId="4A28D8D1" w14:textId="77777777" w:rsidR="009D174B" w:rsidRDefault="009D174B" w:rsidP="001A093C"/>
  </w:endnote>
  <w:endnote w:type="continuationSeparator" w:id="0">
    <w:p w14:paraId="150146C5" w14:textId="77777777" w:rsidR="009D174B" w:rsidRDefault="009D174B" w:rsidP="006F1F34">
      <w:r>
        <w:continuationSeparator/>
      </w:r>
    </w:p>
    <w:p w14:paraId="6D04B9C6" w14:textId="77777777" w:rsidR="009D174B" w:rsidRDefault="009D174B"/>
    <w:p w14:paraId="6957C256" w14:textId="77777777" w:rsidR="009D174B" w:rsidRDefault="009D174B" w:rsidP="001A093C"/>
  </w:endnote>
  <w:endnote w:type="continuationNotice" w:id="1">
    <w:p w14:paraId="045C6983" w14:textId="77777777" w:rsidR="009D174B" w:rsidRDefault="009D174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2D1410" w14:textId="77777777" w:rsidR="009D174B" w:rsidRDefault="009D174B" w:rsidP="006F1F34">
      <w:r>
        <w:separator/>
      </w:r>
    </w:p>
    <w:p w14:paraId="1B6797E2" w14:textId="77777777" w:rsidR="009D174B" w:rsidRDefault="009D174B"/>
    <w:p w14:paraId="703A8C6B" w14:textId="77777777" w:rsidR="009D174B" w:rsidRDefault="009D174B" w:rsidP="001A093C"/>
  </w:footnote>
  <w:footnote w:type="continuationSeparator" w:id="0">
    <w:p w14:paraId="0F2EDCB0" w14:textId="77777777" w:rsidR="009D174B" w:rsidRDefault="009D174B" w:rsidP="006F1F34">
      <w:r>
        <w:continuationSeparator/>
      </w:r>
    </w:p>
    <w:p w14:paraId="13D5008A" w14:textId="77777777" w:rsidR="009D174B" w:rsidRDefault="009D174B"/>
    <w:p w14:paraId="6D82753D" w14:textId="77777777" w:rsidR="009D174B" w:rsidRDefault="009D174B" w:rsidP="001A093C"/>
  </w:footnote>
  <w:footnote w:type="continuationNotice" w:id="1">
    <w:p w14:paraId="4EB7BBB6" w14:textId="77777777" w:rsidR="009D174B" w:rsidRDefault="009D174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6291A"/>
    <w:rsid w:val="001636BC"/>
    <w:rsid w:val="00164575"/>
    <w:rsid w:val="001657D6"/>
    <w:rsid w:val="00165F8A"/>
    <w:rsid w:val="001661BC"/>
    <w:rsid w:val="001713CC"/>
    <w:rsid w:val="00171E12"/>
    <w:rsid w:val="00171F9A"/>
    <w:rsid w:val="0017275F"/>
    <w:rsid w:val="0017280D"/>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7DB8"/>
    <w:rsid w:val="00512071"/>
    <w:rsid w:val="00515167"/>
    <w:rsid w:val="00515C88"/>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08A3"/>
    <w:rsid w:val="006E17D8"/>
    <w:rsid w:val="006E1E62"/>
    <w:rsid w:val="006E2C23"/>
    <w:rsid w:val="006E5935"/>
    <w:rsid w:val="006F1693"/>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EB1"/>
    <w:rsid w:val="007520F5"/>
    <w:rsid w:val="00753B1E"/>
    <w:rsid w:val="007540D5"/>
    <w:rsid w:val="00757925"/>
    <w:rsid w:val="0076416D"/>
    <w:rsid w:val="00764728"/>
    <w:rsid w:val="00765DDF"/>
    <w:rsid w:val="0076762D"/>
    <w:rsid w:val="00772DE4"/>
    <w:rsid w:val="00776122"/>
    <w:rsid w:val="00780058"/>
    <w:rsid w:val="0078119E"/>
    <w:rsid w:val="00781CEB"/>
    <w:rsid w:val="007868A6"/>
    <w:rsid w:val="00790630"/>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6D59"/>
    <w:rsid w:val="00AE7D14"/>
    <w:rsid w:val="00AF1DF4"/>
    <w:rsid w:val="00AF22DD"/>
    <w:rsid w:val="00AF4C52"/>
    <w:rsid w:val="00AF5FF7"/>
    <w:rsid w:val="00AF6DD2"/>
    <w:rsid w:val="00AF71C7"/>
    <w:rsid w:val="00AF74A3"/>
    <w:rsid w:val="00AF75C5"/>
    <w:rsid w:val="00AF7E28"/>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51848"/>
    <w:rsid w:val="00C54CD2"/>
    <w:rsid w:val="00C60E40"/>
    <w:rsid w:val="00C64622"/>
    <w:rsid w:val="00C70A0C"/>
    <w:rsid w:val="00C70BC1"/>
    <w:rsid w:val="00C74C47"/>
    <w:rsid w:val="00C74E0F"/>
    <w:rsid w:val="00C8386A"/>
    <w:rsid w:val="00C85A68"/>
    <w:rsid w:val="00C87F21"/>
    <w:rsid w:val="00C92446"/>
    <w:rsid w:val="00C93B31"/>
    <w:rsid w:val="00C96867"/>
    <w:rsid w:val="00C97DE9"/>
    <w:rsid w:val="00CA253C"/>
    <w:rsid w:val="00CA666C"/>
    <w:rsid w:val="00CB00D3"/>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2</TotalTime>
  <Pages>6</Pages>
  <Words>12806</Words>
  <Characters>72997</Characters>
  <Application>Microsoft Office Word</Application>
  <DocSecurity>0</DocSecurity>
  <Lines>608</Lines>
  <Paragraphs>17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32</cp:revision>
  <dcterms:created xsi:type="dcterms:W3CDTF">2023-10-17T17:42:00Z</dcterms:created>
  <dcterms:modified xsi:type="dcterms:W3CDTF">2025-07-2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acCHEoT"/&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